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rsidP="00E77832">
      <w:pPr>
        <w:pStyle w:val="Heading1"/>
        <w:numPr>
          <w:ilvl w:val="0"/>
          <w:numId w:val="0"/>
        </w:numPr>
        <w:ind w:left="720"/>
      </w:pPr>
      <w:bookmarkStart w:id="0"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Gueladio Cisse</w:t>
      </w:r>
      <w:r>
        <w:rPr>
          <w:vertAlign w:val="superscript"/>
        </w:rPr>
        <w:t xml:space="preserve">3 </w:t>
      </w:r>
      <w:r>
        <w:t>on behalf of the HE</w:t>
      </w:r>
      <w:r w:rsidRPr="00D958BB">
        <w:rPr>
          <w:vertAlign w:val="superscript"/>
        </w:rPr>
        <w:t>2</w:t>
      </w:r>
      <w:r>
        <w:t>AT Center</w:t>
      </w:r>
      <w:r>
        <w:br/>
        <w:t xml:space="preserve">*Equal first authors  </w:t>
      </w:r>
    </w:p>
    <w:p w14:paraId="70820A75" w14:textId="1385FB7C" w:rsidR="003028E7" w:rsidRDefault="003028E7" w:rsidP="003028E7">
      <w:pPr>
        <w:spacing w:before="280" w:after="280" w:line="240" w:lineRule="auto"/>
      </w:pPr>
      <w:r>
        <w:t>HE</w:t>
      </w:r>
      <w:r>
        <w:rPr>
          <w:vertAlign w:val="superscript"/>
        </w:rPr>
        <w:t>2</w:t>
      </w:r>
      <w:r>
        <w:t>AT Center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University Peleforo Gon Coulibaly, Korhogo,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CeSHHAR),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5FF5BC03" w:rsidR="00485A99" w:rsidRDefault="00485A99" w:rsidP="003028E7">
      <w:pPr>
        <w:pStyle w:val="ListParagraph"/>
        <w:numPr>
          <w:ilvl w:val="0"/>
          <w:numId w:val="28"/>
        </w:numPr>
      </w:pPr>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2BE8F78" w:rsidR="003028E7" w:rsidRDefault="00491C1C" w:rsidP="00491C1C">
      <w:pPr>
        <w:spacing w:before="280" w:after="280" w:line="240" w:lineRule="auto"/>
      </w:pPr>
      <w:r>
        <w:t>(Word count:</w:t>
      </w:r>
      <w:r w:rsidR="001272B0">
        <w:t xml:space="preserve"> </w:t>
      </w:r>
      <w:r w:rsidR="00E77832">
        <w:t>3927</w:t>
      </w:r>
      <w:r>
        <w:t xml:space="preserve"> )</w:t>
      </w:r>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55E2FFFC"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r w:rsidR="00A42806">
        <w:t>-</w:t>
      </w:r>
      <w:r w:rsidRPr="00AA1976">
        <w:t xml:space="preserve">economic, geospatial climate, and satellite imagery data; 2) creating a stratified heat-health outcome forecast model to predict adverse health outcomes; and 3) establishing an Early Warning System for timely heatwave alerts. The ultimate goal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008347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r w:rsidR="00A42806">
        <w:t>-</w:t>
      </w:r>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683667DB"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r w:rsidR="00E633B0">
        <w:t>22</w:t>
      </w:r>
      <w:r w:rsidR="00E1326C">
        <w:t>8</w:t>
      </w:r>
      <w:r w:rsidRPr="00AA1976" w:rsidDel="008B5EBA">
        <w:t xml:space="preserve"> </w:t>
      </w:r>
      <w:r>
        <w:t>)</w:t>
      </w:r>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ystems, intra-urban, socio-economics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limitations </w:t>
      </w:r>
    </w:p>
    <w:p w14:paraId="09E7B69F" w14:textId="77777777" w:rsidR="00B27925" w:rsidRDefault="00B27925" w:rsidP="00677978"/>
    <w:p w14:paraId="6D554A1C" w14:textId="77777777" w:rsidR="00B04775" w:rsidRDefault="00B04775" w:rsidP="00B04775">
      <w:pPr>
        <w:numPr>
          <w:ilvl w:val="0"/>
          <w:numId w:val="22"/>
        </w:numPr>
      </w:pPr>
      <w:r>
        <w:t>Employs comprehensive data collection from clinical, socio-economic, and remote sensing sources, ensuring a multidimensional analysis of urban heat exposure.</w:t>
      </w:r>
    </w:p>
    <w:p w14:paraId="7C091352" w14:textId="77777777" w:rsidR="00B04775" w:rsidRDefault="00B04775" w:rsidP="00B04775">
      <w:pPr>
        <w:numPr>
          <w:ilvl w:val="0"/>
          <w:numId w:val="22"/>
        </w:numPr>
      </w:pPr>
      <w:r>
        <w:t>Leverages state-of-the-art machine learning techniques for predictive modelling of heat-health outcomes, advancing the field of environmental health research.</w:t>
      </w:r>
    </w:p>
    <w:p w14:paraId="03373A70" w14:textId="77777777" w:rsidR="00B04775" w:rsidRDefault="00B04775" w:rsidP="00B04775">
      <w:pPr>
        <w:numPr>
          <w:ilvl w:val="0"/>
          <w:numId w:val="22"/>
        </w:numPr>
      </w:pPr>
      <w:r>
        <w:t>A cross-disciplinary approach enriches the interpretation of data, linking climate science with public health implications.</w:t>
      </w:r>
    </w:p>
    <w:p w14:paraId="78C981B9" w14:textId="77777777" w:rsidR="00B04775" w:rsidRDefault="00B04775" w:rsidP="00B04775">
      <w:pPr>
        <w:numPr>
          <w:ilvl w:val="0"/>
          <w:numId w:val="22"/>
        </w:numPr>
      </w:pPr>
      <w:r>
        <w:t>Risk of sampling bias due to secondary data utilisation, which may influence the representativeness of findings.</w:t>
      </w:r>
    </w:p>
    <w:p w14:paraId="5A14C928" w14:textId="77777777" w:rsidR="00AC24BA" w:rsidRDefault="00AC24BA" w:rsidP="00677978">
      <w:pPr>
        <w:numPr>
          <w:ilvl w:val="0"/>
          <w:numId w:val="22"/>
        </w:numPr>
      </w:pPr>
      <w:r w:rsidRPr="00AC24BA">
        <w:t>The spatial resolution of datasets, particularly those capturing microclimatic urban variations, may limit the granularity of exposure assessments, affecting the precision in capturing heat stress metrics.</w:t>
      </w:r>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pPr>
      <w:r w:rsidRPr="009C43EC">
        <w:lastRenderedPageBreak/>
        <w:t>Introduction</w:t>
      </w:r>
    </w:p>
    <w:p w14:paraId="747D3959" w14:textId="77777777" w:rsidR="00807AE9" w:rsidRDefault="00807AE9" w:rsidP="00807AE9"/>
    <w:p w14:paraId="42DC770D" w14:textId="2CCEFD66" w:rsidR="00DF64CC" w:rsidRPr="00DF64CC" w:rsidRDefault="00DF64CC" w:rsidP="00DF64CC">
      <w:r w:rsidRPr="00DF64CC">
        <w:t>The HE</w:t>
      </w:r>
      <w:r w:rsidRPr="0037798C">
        <w:rPr>
          <w:vertAlign w:val="superscript"/>
        </w:rPr>
        <w:t>2</w:t>
      </w:r>
      <w:r w:rsidRPr="00DF64CC">
        <w:t>AT Center (HEat and HEalth African Transdisciplinary Center), a consortium spanning South Africa, Côte d</w:t>
      </w:r>
      <w:r w:rsidR="00E178EB">
        <w:t>'</w:t>
      </w:r>
      <w:r w:rsidRPr="00DF64CC">
        <w:t xml:space="preserve">Ivoire, Zimbabwe, and the United States, embodies global collaboration. Funded through the United States NIH </w:t>
      </w:r>
      <w:r w:rsidR="00E178EB">
        <w:t>"</w:t>
      </w:r>
      <w:r w:rsidRPr="00DF64CC">
        <w:t>Harnessing Data Science for Health Discovery and Innovation in Africa</w:t>
      </w:r>
      <w:r w:rsidR="00E178EB">
        <w:t>"</w:t>
      </w:r>
      <w:r w:rsidRPr="00DF64CC">
        <w:t xml:space="preserve"> (DS-I Africa) program, the Center amalgamates diverse expertise in pursuit of comprehensive urban climate resilience strategies</w:t>
      </w:r>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r w:rsidRPr="00DF64CC">
        <w:t>.</w:t>
      </w:r>
    </w:p>
    <w:p w14:paraId="1ED01008" w14:textId="1B43D149" w:rsidR="00DF64CC" w:rsidRPr="00DF64CC" w:rsidRDefault="0037798C" w:rsidP="00DF64CC">
      <w:r>
        <w:t>T</w:t>
      </w:r>
      <w:r w:rsidR="00DF64CC" w:rsidRPr="00DF64CC">
        <w:t>his study emerges</w:t>
      </w:r>
      <w:r>
        <w:t xml:space="preserve"> from </w:t>
      </w:r>
      <w:r w:rsidRPr="00DF64CC">
        <w:t>the HE²AT Center</w:t>
      </w:r>
      <w:r w:rsidR="00814924">
        <w:t xml:space="preserve"> </w:t>
      </w:r>
      <w:r w:rsidR="00DF64CC" w:rsidRPr="00DF64CC">
        <w:t xml:space="preserve">as a Research Project (RP) </w:t>
      </w:r>
      <w:r>
        <w:t xml:space="preserve">aiming to interrogate </w:t>
      </w:r>
      <w:r w:rsidR="00DF64CC" w:rsidRPr="00DF64CC">
        <w:t xml:space="preserve">the intricate </w:t>
      </w:r>
      <w:r w:rsidR="006D6FE5">
        <w:t>relationships</w:t>
      </w:r>
      <w:r w:rsidR="00DF64CC" w:rsidRPr="00DF64CC">
        <w:t xml:space="preserve"> of urban spaces </w:t>
      </w:r>
      <w:r w:rsidR="006D6FE5">
        <w:t>to</w:t>
      </w:r>
      <w:r w:rsidR="00DF64CC" w:rsidRPr="00DF64CC">
        <w:t xml:space="preserve"> heat-health impacts, </w:t>
      </w:r>
      <w:r w:rsidR="006D6FE5">
        <w:t>emphasising</w:t>
      </w:r>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r w:rsidR="00DF64CC" w:rsidRPr="00DF64CC">
        <w:t>.</w:t>
      </w:r>
    </w:p>
    <w:p w14:paraId="2F03CDD6" w14:textId="054DE2C3" w:rsidR="00DF64CC" w:rsidRDefault="00DF64CC" w:rsidP="00DF64CC">
      <w:r w:rsidRPr="00DF64CC">
        <w:t xml:space="preserve">Research on heat-related health risks in Africa, including seminal works in Abidjan and Johannesburg, reveals a critical need for </w:t>
      </w:r>
      <w:r w:rsidR="00B65128">
        <w:t>localised</w:t>
      </w:r>
      <w:r w:rsidRPr="00DF64CC">
        <w:t xml:space="preserve"> interventions. Ncongwane et al. (2021), Pasquini et al. (2020), and Wright et al. (2019) </w:t>
      </w:r>
      <w:r w:rsidR="0037798C">
        <w:t xml:space="preserve">lay </w:t>
      </w:r>
      <w:r w:rsidRPr="00DF64CC">
        <w:t>the groundwork, e</w:t>
      </w:r>
      <w:r w:rsidR="00DA6768">
        <w:t>xplaining</w:t>
      </w:r>
      <w:r w:rsidRPr="00DF64CC">
        <w:t xml:space="preserve"> the socio</w:t>
      </w:r>
      <w:r w:rsidR="00A42806">
        <w:t>-</w:t>
      </w:r>
      <w:r w:rsidRPr="00DF64CC">
        <w:t>economic and infrastructural factors that exacerbate heat-health vulnerabilities</w: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r w:rsidRPr="00DF64CC">
        <w:t xml:space="preserve">. </w:t>
      </w:r>
    </w:p>
    <w:p w14:paraId="6A7E7695" w14:textId="5ED1E96F" w:rsidR="00DF64CC" w:rsidRPr="00DF64CC" w:rsidRDefault="00DF64CC" w:rsidP="00DF64CC">
      <w:r w:rsidRPr="00DF64CC">
        <w:t xml:space="preserve">Enhanced nighttime heatwaves over African urban clusters, as investigated by Eghosa Igun et al. (2022), underline the growing threat of heatwaves exacerbated by urban heat island effects </w:t>
      </w:r>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r w:rsidRPr="00DF64CC">
        <w:t xml:space="preserve">. Furthermore, </w:t>
      </w:r>
      <w:r w:rsidR="0037798C">
        <w:t xml:space="preserve">an </w:t>
      </w:r>
      <w:r w:rsidRPr="00DF64CC">
        <w:t>assess</w:t>
      </w:r>
      <w:r w:rsidR="0037798C">
        <w:t>ment of</w:t>
      </w:r>
      <w:r w:rsidRPr="00DF64CC">
        <w:t xml:space="preserve"> </w:t>
      </w:r>
      <w:r w:rsidR="00D61527">
        <w:t>the health-related impacts of urban heat Islands</w:t>
      </w:r>
      <w:r w:rsidRPr="00DF64CC">
        <w:t xml:space="preserve"> (UHI) in Douala Metropolis, Cameroon</w:t>
      </w:r>
      <w:r w:rsidR="00814924">
        <w:t>, by Enete et al. (2017)</w:t>
      </w:r>
      <w:r w:rsidRPr="00DF64CC">
        <w:t xml:space="preserve"> provides insight into the </w:t>
      </w:r>
      <w:r w:rsidR="006D6FE5">
        <w:t>localised</w:t>
      </w:r>
      <w:r w:rsidRPr="00DF64CC">
        <w:t xml:space="preserve"> health burdens of urban heat </w:t>
      </w:r>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r w:rsidRPr="00DF64CC">
        <w:t>.</w:t>
      </w:r>
    </w:p>
    <w:p w14:paraId="6F5E7F2E" w14:textId="515C392F" w:rsidR="00DF64CC" w:rsidRPr="00DF64CC" w:rsidRDefault="00DF64CC" w:rsidP="00DF64CC">
      <w:r w:rsidRPr="00DF64CC">
        <w:t xml:space="preserve">Building on this foundation, our study seeks to contribute to this burgeoning field by creating an effective, data-driven Urban Heat Health Early Warning System (EWS) tailored to the unique socio-demographic </w:t>
      </w:r>
      <w:r w:rsidR="00814924">
        <w:t>makeup</w:t>
      </w:r>
      <w:r w:rsidRPr="00DF64CC">
        <w:t xml:space="preserve"> of African metropolises. </w:t>
      </w:r>
      <w:r w:rsidR="0037798C">
        <w:t>I</w:t>
      </w:r>
      <w:r w:rsidRPr="00DF64CC">
        <w:t xml:space="preserve">ntegrating insights from recent studies, including </w:t>
      </w:r>
      <w:r w:rsidR="00814924">
        <w:t xml:space="preserve">Guillaume Thibaut Rohat et al.'s "Human Exposure to Dangerous Heat in African Cities" </w:t>
      </w:r>
      <w:r w:rsidRPr="00DF64CC">
        <w:t xml:space="preserve">(2019), which assesses human exposure to extreme heat conditions </w:t>
      </w:r>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r w:rsidRPr="00DF64CC">
        <w:t>, our research aims to offer a holistic understanding and innovative solutions to mitigate these escalating health risks.</w:t>
      </w:r>
    </w:p>
    <w:p w14:paraId="3FFC56CB" w14:textId="0FB5593D" w:rsidR="00DF64CC" w:rsidRPr="00DF64CC" w:rsidRDefault="00DF64CC" w:rsidP="00DF64CC">
      <w:r w:rsidRPr="00DF64CC">
        <w:t>The study is structured around three primary objectives</w:t>
      </w:r>
      <w:r w:rsidR="00814924">
        <w:t>(see Figure 1)</w:t>
      </w:r>
      <w:r w:rsidRPr="00DF64CC">
        <w:t>: (1) mapping intra-urban heat risks, (2) developing a heat-health outcome forecast model, and (3) establishing an EWS that empowers both policymakers and the public with actionable insights for preemptive action.</w:t>
      </w:r>
      <w:r w:rsidR="00E77832">
        <w:t xml:space="preserve"> </w:t>
      </w:r>
      <w:r w:rsidR="0037798C">
        <w:t>These are</w:t>
      </w:r>
      <w:r w:rsidRPr="00DF64CC">
        <w:t xml:space="preserve"> </w:t>
      </w:r>
      <w:r w:rsidR="0037798C">
        <w:t>i</w:t>
      </w:r>
      <w:r w:rsidRPr="00DF64CC">
        <w:t>nspir</w:t>
      </w:r>
      <w:r w:rsidR="0037798C">
        <w:t>ed</w:t>
      </w:r>
      <w:r w:rsidRPr="00DF64CC">
        <w:t xml:space="preserve"> </w:t>
      </w:r>
      <w:r w:rsidR="00814924">
        <w:t>by</w:t>
      </w:r>
      <w:r w:rsidRPr="00DF64CC">
        <w:t xml:space="preserve"> the robust frameworks and pioneering methods established by Thiaw et al. (2022) and Chapman et al. (2022), who have significantly advanced the field of heat-health early warning systems</w: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r w:rsidRPr="00DF64CC">
        <w:t>.</w:t>
      </w:r>
    </w:p>
    <w:p w14:paraId="4E9A9199" w14:textId="4EEDCEA8" w:rsidR="00DF64CC" w:rsidRPr="00DF64CC" w:rsidRDefault="00DF64CC" w:rsidP="00DF64CC">
      <w:r w:rsidRPr="00DF64CC">
        <w:t>Our approach is grounded in the IPCC</w:t>
      </w:r>
      <w:r w:rsidR="00E178EB">
        <w:t>'</w:t>
      </w:r>
      <w:r w:rsidRPr="00DF64CC">
        <w:t xml:space="preserve">s hazard-vulnerability-exposure paradigm, as evidenced by the Key Concepts and Definitions in Heat Exposure Studies (Table 1). This alignment </w:t>
      </w:r>
      <w:r w:rsidR="00B65128">
        <w:t>ensures consistency with the globally recognised framework and reinforces our research</w:t>
      </w:r>
      <w:r w:rsidR="00E178EB">
        <w:t>'</w:t>
      </w:r>
      <w:r w:rsidR="00B65128">
        <w:t>s applicability</w:t>
      </w:r>
      <w:r w:rsidRPr="00DF64CC">
        <w:t xml:space="preserve"> to the broader discourse on climate change and public health. The terms </w:t>
      </w:r>
      <w:r w:rsidR="00E178EB">
        <w:t>"</w:t>
      </w:r>
      <w:r w:rsidRPr="00DF64CC">
        <w:t>exposure,</w:t>
      </w:r>
      <w:r w:rsidR="00905781">
        <w:t xml:space="preserve">" </w:t>
      </w:r>
      <w:r w:rsidR="00E178EB">
        <w:t>"</w:t>
      </w:r>
      <w:r w:rsidRPr="00DF64CC">
        <w:t>vulnerability,</w:t>
      </w:r>
      <w:r w:rsidR="00905781">
        <w:t xml:space="preserve">" </w:t>
      </w:r>
      <w:r w:rsidR="00E178EB">
        <w:t>"</w:t>
      </w:r>
      <w:r w:rsidRPr="00DF64CC">
        <w:t>hazard,</w:t>
      </w:r>
      <w:r w:rsidR="00E178EB">
        <w:t>"</w:t>
      </w:r>
      <w:r w:rsidRPr="00DF64CC">
        <w:t xml:space="preserve"> and </w:t>
      </w:r>
      <w:r w:rsidR="00E178EB">
        <w:t>"</w:t>
      </w:r>
      <w:r w:rsidRPr="00DF64CC">
        <w:t>adaptive capacity</w:t>
      </w:r>
      <w:r w:rsidR="00E178EB">
        <w:t>"</w:t>
      </w:r>
      <w:r w:rsidRPr="00DF64CC">
        <w:t xml:space="preserve"> are defined in Table 1, providing a clear conceptual framework for our study.</w:t>
      </w:r>
    </w:p>
    <w:p w14:paraId="1AD06AFC" w14:textId="2BD4391B" w:rsidR="00DF64CC" w:rsidRPr="00DF64CC" w:rsidRDefault="00DF64CC" w:rsidP="00DF64CC">
      <w:r w:rsidRPr="00DF64CC">
        <w:t>By integrating state-of-the-art machine learning techniques with comprehensive socio</w:t>
      </w:r>
      <w:r w:rsidR="008A48ED">
        <w:t>-</w:t>
      </w:r>
      <w:r w:rsidRPr="00DF64CC">
        <w:t>economic and geospatial data</w:t>
      </w:r>
      <w:r w:rsidR="00CB0460">
        <w:t xml:space="preserve"> as well as clinical trial/cohort health datasets</w:t>
      </w:r>
      <w:r w:rsidR="00B65128">
        <w:t>, this study endeavours</w:t>
      </w:r>
      <w:r w:rsidRPr="00DF64CC">
        <w:t xml:space="preserve"> to </w:t>
      </w:r>
      <w:r w:rsidR="00B65128">
        <w:t xml:space="preserve">provide </w:t>
      </w:r>
      <w:r w:rsidRPr="00DF64CC">
        <w:t xml:space="preserve">stakeholders with a granular understanding of heat-health dynamics, ultimately aiding in the </w:t>
      </w:r>
      <w:r w:rsidRPr="00DF64CC">
        <w:lastRenderedPageBreak/>
        <w:t>formulation of targeted interventions that can bolster the resilience of urban populations amidst the escalating challenges posed by global warming.</w:t>
      </w:r>
    </w:p>
    <w:p w14:paraId="520E5810" w14:textId="7A87E7DC" w:rsidR="00807AE9" w:rsidRPr="00A67725" w:rsidRDefault="308647C2" w:rsidP="00807AE9">
      <w:r>
        <w:t>Table 1: Key Concepts and Definitions in Heat Exposure Studies (Aligned with IPCC Framework)</w:t>
      </w:r>
    </w:p>
    <w:tbl>
      <w:tblPr>
        <w:tblStyle w:val="Bordered-Accent1"/>
        <w:tblW w:w="10201" w:type="dxa"/>
        <w:tblLook w:val="04A0" w:firstRow="1" w:lastRow="0" w:firstColumn="1" w:lastColumn="0" w:noHBand="0" w:noVBand="1"/>
      </w:tblPr>
      <w:tblGrid>
        <w:gridCol w:w="1415"/>
        <w:gridCol w:w="8786"/>
      </w:tblGrid>
      <w:tr w:rsidR="0037798C" w:rsidRPr="00A67725" w14:paraId="6057487B" w14:textId="77777777" w:rsidTr="00A25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552DD7" w14:textId="77777777" w:rsidR="00807AE9" w:rsidRPr="00A67725" w:rsidRDefault="00807AE9" w:rsidP="00D435D4">
            <w:pPr>
              <w:spacing w:after="160" w:line="259" w:lineRule="auto"/>
              <w:rPr>
                <w:b/>
                <w:bCs/>
              </w:rPr>
            </w:pPr>
            <w:r w:rsidRPr="00A67725">
              <w:rPr>
                <w:b/>
                <w:bCs/>
              </w:rPr>
              <w:t>Concept</w:t>
            </w:r>
          </w:p>
        </w:tc>
        <w:tc>
          <w:tcPr>
            <w:tcW w:w="8786" w:type="dxa"/>
            <w:hideMark/>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b/>
                <w:bCs/>
              </w:rPr>
            </w:pPr>
            <w:r w:rsidRPr="00A67725">
              <w:rPr>
                <w:b/>
                <w:bCs/>
              </w:rPr>
              <w:t>Description</w:t>
            </w:r>
          </w:p>
        </w:tc>
      </w:tr>
      <w:tr w:rsidR="0037798C" w:rsidRPr="00A67725" w14:paraId="612F27C9"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9BF4D" w14:textId="77777777" w:rsidR="00807AE9" w:rsidRPr="00A67725" w:rsidRDefault="00807AE9" w:rsidP="0037798C">
            <w:r w:rsidRPr="00A67725">
              <w:t>Exposure</w:t>
            </w:r>
          </w:p>
        </w:tc>
        <w:tc>
          <w:tcPr>
            <w:tcW w:w="8786" w:type="dxa"/>
            <w:hideMark/>
          </w:tcPr>
          <w:p w14:paraId="365CB9B4" w14:textId="1BAC4FE7"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pPr>
            <w:r w:rsidRPr="00A67725">
              <w:t xml:space="preserve">The presence of people, livelihoods, species or ecosystems, environmental functions, services, resources, infrastructure, or economic, social, or cultural assets in places that </w:t>
            </w:r>
            <w:r w:rsidR="00814924">
              <w:t>heat could adversely affect</w:t>
            </w:r>
            <w:r w:rsidRPr="00A67725">
              <w:t>.</w:t>
            </w:r>
          </w:p>
        </w:tc>
      </w:tr>
      <w:tr w:rsidR="0037798C" w:rsidRPr="00A67725" w14:paraId="634D4DFF"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08A9BA7E" w14:textId="77777777" w:rsidR="00807AE9" w:rsidRPr="00A67725" w:rsidRDefault="00807AE9" w:rsidP="00D435D4">
            <w:r w:rsidRPr="00A67725">
              <w:t>Vulnerability</w:t>
            </w:r>
          </w:p>
        </w:tc>
        <w:tc>
          <w:tcPr>
            <w:tcW w:w="8786" w:type="dxa"/>
            <w:hideMark/>
          </w:tcPr>
          <w:p w14:paraId="7264352F" w14:textId="25FE4F44" w:rsidR="00807AE9" w:rsidRPr="0037798C" w:rsidRDefault="00807AE9" w:rsidP="0037798C">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olor w:val="404040"/>
              </w:rPr>
            </w:pPr>
            <w:r w:rsidRPr="0037798C">
              <w:rPr>
                <w:rFonts w:ascii="Arial" w:hAnsi="Arial"/>
                <w:color w:val="404040"/>
              </w:rPr>
              <w:t>The propensity or predisposition to be adversely affected</w:t>
            </w:r>
            <w:r w:rsidR="00A42806">
              <w:rPr>
                <w:rFonts w:ascii="Arial" w:hAnsi="Arial"/>
                <w:color w:val="404040"/>
              </w:rPr>
              <w:t xml:space="preserve"> encompasses various</w:t>
            </w:r>
            <w:r w:rsidRPr="0037798C">
              <w:rPr>
                <w:rFonts w:ascii="Arial" w:hAnsi="Arial"/>
                <w:color w:val="404040"/>
              </w:rPr>
              <w:t xml:space="preserve"> concepts and elements</w:t>
            </w:r>
            <w:r w:rsidR="00A42806">
              <w:rPr>
                <w:rFonts w:ascii="Arial" w:hAnsi="Arial"/>
                <w:color w:val="404040"/>
              </w:rPr>
              <w:t>,</w:t>
            </w:r>
            <w:r w:rsidRPr="0037798C">
              <w:rPr>
                <w:rFonts w:ascii="Arial" w:hAnsi="Arial"/>
                <w:color w:val="404040"/>
              </w:rPr>
              <w:t xml:space="preserve"> including sensitivity or susceptibility to harm and lack of capacity to cope and adapt</w:t>
            </w:r>
            <w:r w:rsidR="001236C7" w:rsidRPr="0037798C">
              <w:rPr>
                <w:rFonts w:ascii="Arial" w:hAnsi="Arial"/>
                <w:color w:val="404040"/>
              </w:rPr>
              <w:t xml:space="preserve"> to heat</w:t>
            </w:r>
            <w:r w:rsidRPr="0037798C">
              <w:rPr>
                <w:rFonts w:ascii="Arial" w:hAnsi="Arial"/>
                <w:color w:val="404040"/>
              </w:rPr>
              <w:t>.</w:t>
            </w:r>
          </w:p>
        </w:tc>
      </w:tr>
      <w:tr w:rsidR="0037798C" w:rsidRPr="00A67725" w14:paraId="60569D9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5A8DCA" w14:textId="77777777" w:rsidR="00807AE9" w:rsidRPr="00A67725" w:rsidRDefault="00807AE9" w:rsidP="00D435D4">
            <w:r w:rsidRPr="00A67725">
              <w:t>Hazard</w:t>
            </w:r>
          </w:p>
        </w:tc>
        <w:tc>
          <w:tcPr>
            <w:tcW w:w="8786" w:type="dxa"/>
            <w:hideMark/>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pPr>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p>
        </w:tc>
      </w:tr>
      <w:tr w:rsidR="0037798C" w:rsidRPr="00A67725" w14:paraId="5B751E20"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58B3E7DA" w14:textId="77777777" w:rsidR="00807AE9" w:rsidRPr="00A67725" w:rsidRDefault="00807AE9" w:rsidP="00D435D4">
            <w:r w:rsidRPr="00A67725">
              <w:t>Adaptive Capacity</w:t>
            </w:r>
          </w:p>
        </w:tc>
        <w:tc>
          <w:tcPr>
            <w:tcW w:w="8786" w:type="dxa"/>
            <w:hideMark/>
          </w:tcPr>
          <w:p w14:paraId="08D27A3A" w14:textId="24B7EF77" w:rsidR="00807AE9" w:rsidRPr="0037798C" w:rsidRDefault="00814924" w:rsidP="00D435D4">
            <w:pPr>
              <w:cnfStyle w:val="000000000000" w:firstRow="0" w:lastRow="0" w:firstColumn="0" w:lastColumn="0" w:oddVBand="0" w:evenVBand="0" w:oddHBand="0" w:evenHBand="0" w:firstRowFirstColumn="0" w:firstRowLastColumn="0" w:lastRowFirstColumn="0" w:lastRowLastColumn="0"/>
              <w:rPr>
                <w:rFonts w:ascii="Arial" w:hAnsi="Arial"/>
                <w:color w:val="404040"/>
              </w:rPr>
            </w:pPr>
            <w:r>
              <w:rPr>
                <w:rFonts w:ascii="Arial" w:hAnsi="Arial"/>
                <w:color w:val="404040"/>
              </w:rPr>
              <w:t>The ability of a population to adjust to heat is linked to socioeconomic factors, resource access, institutional support, and social determinants of health (SDOH) and is often</w:t>
            </w:r>
            <w:r w:rsidR="00807AE9" w:rsidRPr="0037798C">
              <w:rPr>
                <w:rFonts w:ascii="Arial" w:hAnsi="Arial"/>
                <w:color w:val="404040"/>
              </w:rPr>
              <w:t xml:space="preserve"> diminished in urban poor due to limited access to cooling resources and health services.</w:t>
            </w:r>
          </w:p>
        </w:tc>
      </w:tr>
      <w:tr w:rsidR="00AC30D8" w:rsidRPr="00AC30D8" w14:paraId="67367FD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9C4EB4" w14:textId="77777777" w:rsidR="00AC30D8" w:rsidRPr="00A254E1" w:rsidRDefault="00AC30D8" w:rsidP="00AC30D8">
            <w:r w:rsidRPr="00A254E1">
              <w:t>Risk</w:t>
            </w:r>
          </w:p>
        </w:tc>
        <w:tc>
          <w:tcPr>
            <w:tcW w:w="0" w:type="auto"/>
            <w:hideMark/>
          </w:tcPr>
          <w:p w14:paraId="42844421" w14:textId="635F8351" w:rsidR="00AC30D8" w:rsidRPr="00A254E1" w:rsidRDefault="00814924" w:rsidP="00AC30D8">
            <w:pPr>
              <w:cnfStyle w:val="000000100000" w:firstRow="0" w:lastRow="0" w:firstColumn="0" w:lastColumn="0" w:oddVBand="0" w:evenVBand="0" w:oddHBand="1" w:evenHBand="0" w:firstRowFirstColumn="0" w:firstRowLastColumn="0" w:lastRowFirstColumn="0" w:lastRowLastColumn="0"/>
            </w:pPr>
            <w:r>
              <w:t xml:space="preserve">There is a </w:t>
            </w:r>
            <w:r w:rsidR="00AC30D8" w:rsidRPr="00A254E1">
              <w:t>potential for adverse consequences when hazards interact with vulnerable and exposed elements. It is often represented as the probability of occurrence of hazardous events or trends multiplied by the impacts if these events or trends occur. Risk results from the interaction of vulnerability, exposure, and hazard. In the context of heat, it refers to the likelihood and severity of negative outcomes due to heat exposure, considering the vulnerability and adaptive capacity of the affected population or system.</w:t>
            </w:r>
          </w:p>
        </w:tc>
      </w:tr>
    </w:tbl>
    <w:p w14:paraId="73F42E9D" w14:textId="77777777" w:rsidR="00807AE9" w:rsidRDefault="00807AE9" w:rsidP="00807AE9"/>
    <w:p w14:paraId="4BEA3868" w14:textId="77777777" w:rsidR="00807AE9" w:rsidRDefault="00807AE9" w:rsidP="00807AE9"/>
    <w:p w14:paraId="34FB632D" w14:textId="6467BD02" w:rsidR="40B171D2" w:rsidRDefault="40B171D2" w:rsidP="40B171D2"/>
    <w:p w14:paraId="7636CEAE" w14:textId="2EC645B2" w:rsidR="00F17BF7" w:rsidRPr="00F17BF7" w:rsidRDefault="40B171D2" w:rsidP="00A254E1">
      <w:pPr>
        <w:pStyle w:val="Heading1"/>
      </w:pPr>
      <w:r>
        <w:t>Study setting</w:t>
      </w:r>
    </w:p>
    <w:p w14:paraId="2CB0C418" w14:textId="4BC66D00" w:rsidR="002A260D" w:rsidRDefault="000D7BBE" w:rsidP="000D7BBE">
      <w:r>
        <w:t xml:space="preserve">Abidjan, located in Côte </w:t>
      </w:r>
      <w:r w:rsidR="00905781">
        <w:t>d</w:t>
      </w:r>
      <w:r w:rsidR="00E178EB">
        <w:t>'</w:t>
      </w:r>
      <w:r w:rsidR="00905781">
        <w:t>Ivoire</w:t>
      </w:r>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rsidR="0037798C">
        <w:t xml:space="preserve"> </w:t>
      </w:r>
      <w:r>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 </w:instrText>
      </w:r>
      <w:r w:rsidR="00FB758F">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DATA </w:instrText>
      </w:r>
      <w:r w:rsidR="00FB758F">
        <w:fldChar w:fldCharType="end"/>
      </w:r>
      <w:r>
        <w:fldChar w:fldCharType="separate"/>
      </w:r>
      <w:r w:rsidR="00FB758F">
        <w:rPr>
          <w:noProof/>
        </w:rPr>
        <w:t>[13-15]</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i</w:t>
      </w:r>
      <w:r>
        <w:t xml:space="preserve">ntensified by </w:t>
      </w:r>
      <w:r w:rsidR="001509CD">
        <w:t>urbanisation</w:t>
      </w:r>
      <w:r w:rsidR="00462A2C">
        <w:t>, socio</w:t>
      </w:r>
      <w:r w:rsidR="00A42806">
        <w:t>-</w:t>
      </w:r>
      <w:r w:rsidR="00462A2C">
        <w:t>economic disparities, and</w:t>
      </w:r>
      <w:r>
        <w:t xml:space="preserve"> broader social determinants of health (SDOH) like education and employment</w:t>
      </w:r>
      <w:r w:rsidR="0037798C">
        <w:t xml:space="preserve"> </w:t>
      </w:r>
      <w:r>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 </w:instrText>
      </w:r>
      <w:r w:rsidR="00FB758F">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DATA </w:instrText>
      </w:r>
      <w:r w:rsidR="00FB758F">
        <w:fldChar w:fldCharType="end"/>
      </w:r>
      <w:r>
        <w:fldChar w:fldCharType="separate"/>
      </w:r>
      <w:r w:rsidR="00FB758F">
        <w:rPr>
          <w:noProof/>
        </w:rPr>
        <w:t>[15-17]</w:t>
      </w:r>
      <w:r>
        <w:fldChar w:fldCharType="end"/>
      </w:r>
      <w:r>
        <w:t>.</w:t>
      </w:r>
      <w:r w:rsidR="002A260D" w:rsidRPr="002A260D">
        <w:t xml:space="preserve"> Areas with less vegetation and higher levels of poverty face greater heat impacts, a reflection of the </w:t>
      </w:r>
      <w:r w:rsidR="00E178EB">
        <w:t>'</w:t>
      </w:r>
      <w:r w:rsidR="002A260D" w:rsidRPr="002A260D">
        <w:t>Green Apartheid</w:t>
      </w:r>
      <w:r w:rsidR="00E178EB">
        <w:t>'</w:t>
      </w:r>
      <w:r w:rsidR="002A260D" w:rsidRPr="002A260D">
        <w:t xml:space="preserve"> that characteri</w:t>
      </w:r>
      <w:r w:rsidR="00905781">
        <w:t>s</w:t>
      </w:r>
      <w:r w:rsidR="002A260D" w:rsidRPr="002A260D">
        <w:t>es the city</w:t>
      </w:r>
      <w:r w:rsidR="00E178EB">
        <w:t>'</w:t>
      </w:r>
      <w:r w:rsidR="002A260D" w:rsidRPr="002A260D">
        <w:t>s urban forest and its accessibility</w:t>
      </w:r>
      <w:r w:rsidR="0037798C">
        <w:t xml:space="preserve">. </w:t>
      </w:r>
      <w:r w:rsidR="00E06A3E">
        <w:fldChar w:fldCharType="begin"/>
      </w:r>
      <w:r w:rsidR="00FB758F">
        <w:instrText xml:space="preserve"> ADDIN EN.CITE &lt;EndNote&gt;&lt;Cite&gt;&lt;Author&gt;Venter&lt;/Author&gt;&lt;Year&gt;2020&lt;/Year&gt;&lt;RecNum&gt;791&lt;/RecNum&gt;&lt;DisplayText&gt;[18]&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FB758F">
        <w:rPr>
          <w:noProof/>
        </w:rPr>
        <w:t>[18]</w:t>
      </w:r>
      <w:r w:rsidR="00E06A3E">
        <w:fldChar w:fldCharType="end"/>
      </w:r>
      <w:r w:rsidR="002A260D" w:rsidRPr="002A260D">
        <w:t>​​.</w:t>
      </w:r>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r>
        <w:t xml:space="preserve"> and wider SDOH</w:t>
      </w:r>
      <w:r w:rsidR="0037798C">
        <w:t xml:space="preserve"> </w:t>
      </w:r>
      <w:r>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 </w:instrText>
      </w:r>
      <w:r w:rsidR="00FB758F">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DATA </w:instrText>
      </w:r>
      <w:r w:rsidR="00FB758F">
        <w:fldChar w:fldCharType="end"/>
      </w:r>
      <w:r>
        <w:fldChar w:fldCharType="separate"/>
      </w:r>
      <w:r w:rsidR="00FB758F">
        <w:rPr>
          <w:noProof/>
        </w:rPr>
        <w:t>[19-21]</w:t>
      </w:r>
      <w:r>
        <w:fldChar w:fldCharType="end"/>
      </w:r>
      <w:r>
        <w:t xml:space="preserve">. </w:t>
      </w:r>
    </w:p>
    <w:p w14:paraId="46933582" w14:textId="2C99CB11" w:rsidR="000D7BBE" w:rsidRDefault="000D7BBE" w:rsidP="000D7BBE">
      <w:r>
        <w:t>Both cities represent Urban Heat Islands (UHI), a phenomenon where urban areas exhibit higher temperatures than their rural surroundings due to human activities</w:t>
      </w:r>
      <w:r w:rsidR="00E06A3E">
        <w:fldChar w:fldCharType="begin"/>
      </w:r>
      <w:r w:rsidR="00FB758F">
        <w:instrText xml:space="preserve"> ADDIN EN.CITE &lt;EndNote&gt;&lt;Cite&gt;&lt;Author&gt;Souverijns&lt;/Author&gt;&lt;Year&gt;2022&lt;/Year&gt;&lt;RecNum&gt;792&lt;/RecNum&gt;&lt;DisplayText&gt;[22]&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FB758F">
        <w:rPr>
          <w:noProof/>
        </w:rPr>
        <w:t>[22]</w:t>
      </w:r>
      <w:r w:rsidR="00E06A3E">
        <w:fldChar w:fldCharType="end"/>
      </w:r>
      <w:r w:rsidR="0037798C" w:rsidRPr="0037798C">
        <w:t xml:space="preserve"> </w:t>
      </w:r>
      <w:r w:rsidR="0037798C">
        <w:fldChar w:fldCharType="begin"/>
      </w:r>
      <w:r w:rsidR="00FB758F">
        <w:instrText xml:space="preserve"> ADDIN EN.CITE &lt;EndNote&gt;&lt;Cite&gt;&lt;RecNum&gt;563&lt;/RecNum&gt;&lt;DisplayText&gt;[2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FB758F">
        <w:rPr>
          <w:noProof/>
        </w:rPr>
        <w:t>[23]</w:t>
      </w:r>
      <w:r w:rsidR="0037798C">
        <w:fldChar w:fldCharType="end"/>
      </w:r>
      <w:r w:rsidR="0037798C">
        <w:t>. While</w:t>
      </w:r>
      <w:r w:rsidR="00E178EB">
        <w:t xml:space="preserve"> Johannesburg'</w:t>
      </w:r>
      <w:r w:rsidR="00905781">
        <w:t xml:space="preserve">s </w:t>
      </w:r>
      <w:r>
        <w:t xml:space="preserve">extensive urban forest offers some respite, </w:t>
      </w:r>
      <w:r w:rsidR="00905781">
        <w:t>Abidjan</w:t>
      </w:r>
      <w:r w:rsidR="00E178EB">
        <w:t>'</w:t>
      </w:r>
      <w:r w:rsidR="00905781">
        <w:t xml:space="preserve">s </w:t>
      </w:r>
      <w:r>
        <w:t xml:space="preserve">Cocody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FB758F">
        <w:instrText xml:space="preserve"> ADDIN EN.CITE &lt;EndNote&gt;&lt;Cite&gt;&lt;Author&gt;Dongo&lt;/Author&gt;&lt;Year&gt;2018&lt;/Year&gt;&lt;RecNum&gt;348&lt;/RecNum&gt;&lt;DisplayText&gt;[2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FB758F">
        <w:rPr>
          <w:noProof/>
        </w:rPr>
        <w:t>[24]</w:t>
      </w:r>
      <w:r>
        <w:fldChar w:fldCharType="end"/>
      </w:r>
      <w:r>
        <w:t xml:space="preserve">. </w:t>
      </w:r>
    </w:p>
    <w:p w14:paraId="2F5E93D9" w14:textId="5CD21BB7" w:rsidR="40B171D2" w:rsidRDefault="40B171D2">
      <w:r>
        <w:lastRenderedPageBreak/>
        <w:t xml:space="preserve">Abidjan and Johannesburg were selected for this study due to their unique characteristics and </w:t>
      </w:r>
      <w:r w:rsidR="000D483B">
        <w:t>data availability</w:t>
      </w:r>
      <w:r>
        <w:t xml:space="preserve">. </w:t>
      </w:r>
      <w:r w:rsidR="0037798C">
        <w:t xml:space="preserve">As </w:t>
      </w:r>
      <w:r>
        <w:t xml:space="preserve">cities </w:t>
      </w:r>
      <w:r w:rsidR="0037798C">
        <w:t xml:space="preserve">with </w:t>
      </w:r>
      <w:r>
        <w:t xml:space="preserve">high population density and </w:t>
      </w:r>
      <w:r w:rsidR="00814924">
        <w:t>experiencing rapid urbanisation, Abidjan and Johannesburg represent</w:t>
      </w:r>
      <w:r>
        <w:t xml:space="preserve"> the challenges fac</w:t>
      </w:r>
      <w:r w:rsidR="0037798C">
        <w:t>ing</w:t>
      </w:r>
      <w:r>
        <w:t xml:space="preserve"> many African cities in the context of climate change and heat-related health impacts. Additionally, these cities </w:t>
      </w:r>
      <w:r w:rsidR="00814924">
        <w:t>can access</w:t>
      </w:r>
      <w:r>
        <w:t xml:space="preserve"> </w:t>
      </w:r>
      <w:r w:rsidR="0037798C">
        <w:t xml:space="preserve">critical </w:t>
      </w:r>
      <w:r>
        <w:t>detailed health data from clinical trials and cohort studies</w:t>
      </w:r>
      <w:r w:rsidR="0037798C">
        <w:t>. Both cities</w:t>
      </w:r>
      <w:r w:rsidR="00814924">
        <w:t xml:space="preserve">, therefore, </w:t>
      </w:r>
      <w:r w:rsidR="0037798C">
        <w:t xml:space="preserve">enable </w:t>
      </w:r>
      <w:r>
        <w:t xml:space="preserve">a focused examination of heat-related health risks in urban African settings, </w:t>
      </w:r>
      <w:r w:rsidR="000D483B">
        <w:t>potentially informing</w:t>
      </w:r>
      <w:r>
        <w:t xml:space="preserve"> broader regional strategies for climate adaptation and public health.</w:t>
      </w:r>
    </w:p>
    <w:p w14:paraId="4C8E8F5C" w14:textId="77777777" w:rsidR="0053249D" w:rsidRDefault="0053249D"/>
    <w:p w14:paraId="11322F61" w14:textId="7F5911CC" w:rsidR="0053249D" w:rsidRDefault="0053249D" w:rsidP="00A254E1">
      <w:pPr>
        <w:pStyle w:val="Heading1"/>
      </w:pPr>
      <w:r>
        <w:t>Methods</w:t>
      </w:r>
    </w:p>
    <w:p w14:paraId="4CD750AE" w14:textId="77777777" w:rsidR="002205B1" w:rsidRDefault="002205B1"/>
    <w:p w14:paraId="4BD1FA74" w14:textId="037E2BF4"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FB758F">
        <w:instrText xml:space="preserve"> ADDIN EN.CITE &lt;EndNote&gt;&lt;Cite&gt;&lt;Author&gt;Wolf&lt;/Author&gt;&lt;Year&gt;2022&lt;/Year&gt;&lt;RecNum&gt;510&lt;/RecNum&gt;&lt;DisplayText&gt;[25]&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FB758F">
        <w:rPr>
          <w:noProof/>
        </w:rPr>
        <w:t>[25]</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r w:rsidR="00D40ED4">
        <w:t>individuals' unique daily conditions, challenges, and opportunities</w:t>
      </w:r>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r w:rsidR="0037798C">
        <w:t xml:space="preserve"> </w:t>
      </w:r>
      <w:r w:rsidR="00B414BF">
        <w:fldChar w:fldCharType="begin"/>
      </w:r>
      <w:r w:rsidR="00FB758F">
        <w:instrText xml:space="preserve"> ADDIN EN.CITE &lt;EndNote&gt;&lt;Cite&gt;&lt;Author&gt;Schubert&lt;/Author&gt;&lt;Year&gt;2011&lt;/Year&gt;&lt;RecNum&gt;506&lt;/RecNum&gt;&lt;DisplayText&gt;[26, 27]&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FB758F">
        <w:rPr>
          <w:noProof/>
        </w:rPr>
        <w:t>[26, 27]</w:t>
      </w:r>
      <w:r w:rsidR="00B414BF">
        <w:fldChar w:fldCharType="end"/>
      </w:r>
      <w:r w:rsidR="008B2DB9">
        <w:t>.</w:t>
      </w:r>
    </w:p>
    <w:p w14:paraId="0C377AF2" w14:textId="31B3D96F"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r w:rsidR="00A42806">
        <w:rPr>
          <w:rFonts w:asciiTheme="majorHAnsi" w:eastAsiaTheme="majorEastAsia" w:hAnsiTheme="majorHAnsi" w:cstheme="majorBidi"/>
          <w:color w:val="2F5496" w:themeColor="accent1" w:themeShade="BF"/>
          <w:sz w:val="28"/>
          <w:szCs w:val="28"/>
          <w:shd w:val="clear" w:color="auto" w:fill="FFFFFF"/>
        </w:rPr>
        <w:t>-</w:t>
      </w:r>
      <w:r>
        <w:rPr>
          <w:rFonts w:asciiTheme="majorHAnsi" w:eastAsiaTheme="majorEastAsia" w:hAnsiTheme="majorHAnsi" w:cstheme="majorBidi"/>
          <w:color w:val="2F5496" w:themeColor="accent1" w:themeShade="BF"/>
          <w:sz w:val="28"/>
          <w:szCs w:val="28"/>
          <w:shd w:val="clear" w:color="auto" w:fill="FFFFFF"/>
        </w:rPr>
        <w:t>economic and environmental data</w:t>
      </w:r>
    </w:p>
    <w:p w14:paraId="7DB06C6A" w14:textId="4C1BF420"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r w:rsidR="0037798C">
        <w:t xml:space="preserve"> </w:t>
      </w:r>
      <w:r>
        <w:fldChar w:fldCharType="begin"/>
      </w:r>
      <w:r w:rsidR="00FB758F">
        <w:instrText xml:space="preserve"> ADDIN EN.CITE &lt;EndNote&gt;&lt;Cite&gt;&lt;Author&gt;Alonso&lt;/Author&gt;&lt;Year&gt;2020&lt;/Year&gt;&lt;RecNum&gt;355&lt;/RecNum&gt;&lt;DisplayText&gt;[2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FB758F">
        <w:rPr>
          <w:noProof/>
        </w:rPr>
        <w:t>[28]</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circumstances, and accessibility to healthcare, education, and transportation services. </w:t>
      </w:r>
      <w:r>
        <w:fldChar w:fldCharType="begin"/>
      </w:r>
      <w:r w:rsidR="00FB758F">
        <w:instrText xml:space="preserve"> ADDIN EN.CITE &lt;EndNote&gt;&lt;Cite&gt;&lt;RecNum&gt;340&lt;/RecNum&gt;&lt;DisplayText&gt;[2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FB758F">
        <w:rPr>
          <w:noProof/>
        </w:rPr>
        <w:t>[29]</w:t>
      </w:r>
      <w:r>
        <w:fldChar w:fldCharType="end"/>
      </w:r>
      <w:r w:rsidR="0037798C">
        <w:t xml:space="preserve">  </w:t>
      </w:r>
      <w:r>
        <w:t xml:space="preserve">For Johannesburg, </w:t>
      </w:r>
      <w:r w:rsidR="00814924">
        <w:t>the Gauteng City-Region Observatory (GCRO) datasets will provide key variables for the study</w:t>
      </w:r>
      <w:r>
        <w:t>. In the case of Abidjan, equivalent data will be sourced from the National Institute of Statistics (INS) of Côte d</w:t>
      </w:r>
      <w:r w:rsidR="00E178EB">
        <w:t>'</w:t>
      </w:r>
      <w:r>
        <w:t>Ivoire, which provides comprehensive socio</w:t>
      </w:r>
      <w:r w:rsidR="00A42806">
        <w:t>-</w:t>
      </w:r>
      <w:r>
        <w:t>economic and demographic data</w:t>
      </w:r>
      <w:r w:rsidR="0037798C">
        <w:t xml:space="preserve"> </w:t>
      </w:r>
      <w:r w:rsidR="00A71A79">
        <w:fldChar w:fldCharType="begin"/>
      </w:r>
      <w:r w:rsidR="00FB758F">
        <w:instrText xml:space="preserve"> ADDIN EN.CITE &lt;EndNote&gt;&lt;Cite&gt;&lt;RecNum&gt;340&lt;/RecNum&gt;&lt;DisplayText&gt;[29, 3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FB758F">
        <w:rPr>
          <w:noProof/>
        </w:rPr>
        <w:t>[29, 30]</w:t>
      </w:r>
      <w:r w:rsidR="00A71A79">
        <w:fldChar w:fldCharType="end"/>
      </w:r>
      <w:r>
        <w:t xml:space="preserve">. </w:t>
      </w:r>
    </w:p>
    <w:p w14:paraId="071A35B4" w14:textId="5E584C20"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FB758F">
        <w:instrText xml:space="preserve"> ADDIN EN.CITE &lt;EndNote&gt;&lt;Cite&gt;&lt;Author&gt;Hofierka&lt;/Author&gt;&lt;Year&gt;2020&lt;/Year&gt;&lt;RecNum&gt;339&lt;/RecNum&gt;&lt;DisplayText&gt;[3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FB758F">
        <w:rPr>
          <w:noProof/>
        </w:rPr>
        <w:t>[31]</w:t>
      </w:r>
      <w:r w:rsidR="00B834AD">
        <w:fldChar w:fldCharType="end"/>
      </w:r>
      <w:r>
        <w:t>. Where available, researchers will amalgamate data from current sensor networks with urban land use and building density details to create a model of urban land use heat</w:t>
      </w:r>
      <w:r w:rsidR="0037798C">
        <w:t xml:space="preserve"> </w:t>
      </w:r>
      <w:r w:rsidR="00B834AD">
        <w:fldChar w:fldCharType="begin"/>
      </w:r>
      <w:r w:rsidR="00FB758F">
        <w:instrText xml:space="preserve"> ADDIN EN.CITE &lt;EndNote&gt;&lt;Cite&gt;&lt;Author&gt;Alonso&lt;/Author&gt;&lt;Year&gt;2020&lt;/Year&gt;&lt;RecNum&gt;355&lt;/RecNum&gt;&lt;DisplayText&gt;[28, 2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FB758F">
        <w:rPr>
          <w:noProof/>
        </w:rPr>
        <w:t>[28, 29]</w:t>
      </w:r>
      <w:r w:rsidR="00B834AD">
        <w:fldChar w:fldCharType="end"/>
      </w:r>
      <w:r>
        <w:t xml:space="preserve">. </w:t>
      </w:r>
      <w:r w:rsidR="00BA4063" w:rsidRPr="00BA4063">
        <w:t xml:space="preserve">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004E2159">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FB758F">
        <w:rPr>
          <w:noProof/>
        </w:rPr>
        <w:t>[32]</w:t>
      </w:r>
      <w:r w:rsidR="004E2159">
        <w:fldChar w:fldCharType="end"/>
      </w:r>
      <w:r>
        <w:t xml:space="preserve">. </w:t>
      </w:r>
    </w:p>
    <w:p w14:paraId="400EA0AA" w14:textId="3ACFF1A5"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r w:rsidR="0037798C">
        <w:t xml:space="preserve"> </w:t>
      </w:r>
      <w:r w:rsidRPr="40B171D2">
        <w:rPr>
          <w:noProof/>
        </w:rPr>
        <w:t xml:space="preserve">While the Copernicus Climate Data Store (CDS) and </w:t>
      </w:r>
      <w:r w:rsidRPr="40B171D2">
        <w:rPr>
          <w:noProof/>
        </w:rPr>
        <w:lastRenderedPageBreak/>
        <w:t>Earth System Grid Federation (ESGF) provide valuable climate data, their spatial resolution may not be sufficient to distinguish different parts within the city</w:t>
      </w:r>
      <w:r w:rsidR="00FB758F">
        <w:rPr>
          <w:noProof/>
        </w:rPr>
        <w:fldChar w:fldCharType="begin"/>
      </w:r>
      <w:r w:rsidR="00A254E1">
        <w:rPr>
          <w:noProof/>
        </w:rPr>
        <w:instrText xml:space="preserve"> ADDIN EN.CITE &lt;EndNote&gt;&lt;Cite&gt;&lt;Author&gt;Kershaw&lt;/Author&gt;&lt;Year&gt;2019&lt;/Year&gt;&lt;RecNum&gt;337&lt;/RecNum&gt;&lt;DisplayText&gt;[3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FB758F">
        <w:rPr>
          <w:noProof/>
        </w:rPr>
        <w:fldChar w:fldCharType="separate"/>
      </w:r>
      <w:r w:rsidR="00A254E1">
        <w:rPr>
          <w:noProof/>
        </w:rPr>
        <w:t>[33]</w:t>
      </w:r>
      <w:r w:rsidR="00FB758F">
        <w:rPr>
          <w:noProof/>
        </w:rPr>
        <w:fldChar w:fldCharType="end"/>
      </w:r>
      <w:r w:rsidRPr="40B171D2">
        <w:rPr>
          <w:noProof/>
        </w:rPr>
        <w:t xml:space="preserve">. To address this limitation, we will employ downscaling techniques to enhance the spatial detail of our geospatial climate data. Specifically, we will explore dynamic downscaling with high-resolution climate models such as the Weather Research and Forecasting (WRF) </w:t>
      </w:r>
      <w:r w:rsidR="00814924">
        <w:rPr>
          <w:noProof/>
        </w:rPr>
        <w:t>and UrbClim urban climate models</w:t>
      </w:r>
      <w:r w:rsidRPr="40B171D2">
        <w:rPr>
          <w:noProof/>
        </w:rPr>
        <w:t>. These models offer detailed results on heat stress for cities, allowing for a more precise analysis of intra-urban heat variations</w:t>
      </w:r>
      <w:r w:rsidR="0037798C">
        <w:rPr>
          <w:noProof/>
        </w:rPr>
        <w:t xml:space="preserve"> and can </w:t>
      </w:r>
      <w:r w:rsidRPr="40B171D2">
        <w:rPr>
          <w:noProof/>
        </w:rPr>
        <w:t>improve the accuracy of our heat risk assessments for Johannesburg and Abidjan</w:t>
      </w:r>
      <w:r w:rsidR="0037798C">
        <w:rPr>
          <w:noProof/>
        </w:rPr>
        <w:t xml:space="preserve"> </w:t>
      </w:r>
      <w:r w:rsidR="00BF519C">
        <w:rPr>
          <w:noProof/>
        </w:rPr>
        <w:fldChar w:fldCharType="begin"/>
      </w:r>
      <w:r w:rsidR="00A254E1">
        <w:rPr>
          <w:noProof/>
        </w:rPr>
        <w:instrText xml:space="preserve"> ADDIN EN.CITE &lt;EndNote&gt;&lt;Cite&gt;&lt;Year&gt;2024&lt;/Year&gt;&lt;RecNum&gt;794&lt;/RecNum&gt;&lt;DisplayText&gt;[34, 3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A254E1">
        <w:rPr>
          <w:noProof/>
        </w:rPr>
        <w:t>[34, 35]</w:t>
      </w:r>
      <w:r w:rsidR="00BF519C">
        <w:rPr>
          <w:noProof/>
        </w:rPr>
        <w:fldChar w:fldCharType="end"/>
      </w:r>
      <w:r>
        <w:t>.</w:t>
      </w:r>
    </w:p>
    <w:p w14:paraId="138AF97C" w14:textId="19ABC4E1"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A254E1">
        <w:instrText xml:space="preserve"> ADDIN EN.CITE &lt;EndNote&gt;&lt;Cite&gt;&lt;Author&gt;Albrecht&lt;/Author&gt;&lt;Year&gt;2020&lt;/Year&gt;&lt;RecNum&gt;338&lt;/RecNum&gt;&lt;DisplayText&gt;[3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A254E1">
        <w:rPr>
          <w:noProof/>
        </w:rPr>
        <w:t>[36]</w:t>
      </w:r>
      <w:r w:rsidR="00B834AD">
        <w:fldChar w:fldCharType="end"/>
      </w:r>
      <w:r>
        <w:t>. To further enhance our analysis, we will integrate datasets from the European Space Agency</w:t>
      </w:r>
      <w:r w:rsidR="00E178EB">
        <w:t>'</w:t>
      </w:r>
      <w:r>
        <w:t>s WorldCover portal and the Global Human Settlement Layer (GHSL), which provide detailed land cover and human settlement data, respectively</w:t>
      </w:r>
      <w:r w:rsidR="00671A84">
        <w:fldChar w:fldCharType="begin"/>
      </w:r>
      <w:r w:rsidR="00A254E1">
        <w:instrText xml:space="preserve"> ADDIN EN.CITE &lt;EndNote&gt;&lt;Cite ExcludeAuth="1"&gt;&lt;Year&gt;2021&lt;/Year&gt;&lt;RecNum&gt;796&lt;/RecNum&gt;&lt;DisplayText&gt;[37, 3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A254E1">
        <w:rPr>
          <w:noProof/>
        </w:rPr>
        <w:t>[37, 38]</w:t>
      </w:r>
      <w:r w:rsidR="00671A84">
        <w:fldChar w:fldCharType="end"/>
      </w:r>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814924">
        <w:t>the frequency, duration, and intensity of heat waves</w:t>
      </w:r>
      <w:r>
        <w:t>.</w:t>
      </w:r>
    </w:p>
    <w:p w14:paraId="51821DDE" w14:textId="40B41379" w:rsidR="002205B1" w:rsidRPr="00DF6C79" w:rsidRDefault="008B2DB9" w:rsidP="00C51A3E">
      <w:pPr>
        <w:pStyle w:val="Style1"/>
      </w:pPr>
      <w:r w:rsidRPr="003C096B">
        <w:t>Health trials and cohort data</w:t>
      </w:r>
    </w:p>
    <w:p w14:paraId="0E44931E" w14:textId="3C836E76"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814924">
        <w:t xml:space="preserve"> and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00292DD3">
        <w:fldChar w:fldCharType="begin"/>
      </w:r>
      <w:r w:rsidR="00A254E1">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A254E1">
        <w:rPr>
          <w:noProof/>
        </w:rPr>
        <w:t>[39]</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193176EB" w:rsidR="00261A1E" w:rsidRDefault="00261A1E" w:rsidP="00F17BF7">
      <w:pPr>
        <w:pStyle w:val="ListParagraph"/>
        <w:numPr>
          <w:ilvl w:val="0"/>
          <w:numId w:val="20"/>
        </w:numPr>
      </w:pPr>
      <w:r>
        <w:t xml:space="preserve">Laboratory variables: </w:t>
      </w:r>
      <w:r w:rsidR="0037798C">
        <w:t xml:space="preserve">including </w:t>
      </w:r>
      <w:r>
        <w:t>blood tests (e.g., electrolyte levels, liver and kidney function tests), markers of inflammation and oxidative stress, HIV tests, including viral load and CD4 count, and COVID-19 test results.</w:t>
      </w:r>
    </w:p>
    <w:p w14:paraId="156218F5" w14:textId="170646E2" w:rsidR="002205B1" w:rsidRDefault="40B171D2" w:rsidP="00F17BF7">
      <w:pPr>
        <w:pStyle w:val="ListParagraph"/>
        <w:numPr>
          <w:ilvl w:val="0"/>
          <w:numId w:val="20"/>
        </w:num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r w:rsidRPr="007C7B8F">
        <w:t>In response to the shifts in mortality and morbidity during the 2020-2022 COVID-19 pandemic, we will analy</w:t>
      </w:r>
      <w:r w:rsidR="00905781">
        <w:t>s</w:t>
      </w:r>
      <w:r w:rsidRPr="007C7B8F">
        <w:t>e data separately for pre-pandemic, pandemic, and post-pandemic periods. Additionally, we will include COVID-19</w:t>
      </w:r>
      <w:r w:rsidR="00314180">
        <w:t>-</w:t>
      </w:r>
      <w:r w:rsidRPr="007C7B8F">
        <w:t>related variables as covariates in our models to control for the pandemic</w:t>
      </w:r>
      <w:r w:rsidR="00E178EB">
        <w:t>'</w:t>
      </w:r>
      <w:r w:rsidRPr="007C7B8F">
        <w:t xml:space="preserve">s </w:t>
      </w:r>
      <w:r w:rsidR="00314180">
        <w:t>i</w:t>
      </w:r>
      <w:r w:rsidRPr="007C7B8F">
        <w:t>mpact on health outcomes.</w:t>
      </w:r>
    </w:p>
    <w:p w14:paraId="61B8E2DE" w14:textId="42CFBF3D" w:rsidR="40B171D2" w:rsidRPr="00E06A3E" w:rsidRDefault="40B171D2" w:rsidP="0037798C">
      <w:pPr>
        <w:ind w:left="360"/>
        <w:rPr>
          <w:rFonts w:cstheme="minorHAnsi"/>
        </w:rPr>
      </w:pPr>
      <w:r w:rsidRPr="0037798C">
        <w:rPr>
          <w:rFonts w:eastAsia="system-ui" w:cstheme="minorHAnsi"/>
          <w:color w:val="0D0D0D" w:themeColor="text1" w:themeTint="F2"/>
          <w:sz w:val="24"/>
          <w:szCs w:val="24"/>
        </w:rPr>
        <w:t xml:space="preserve">Table </w:t>
      </w:r>
      <w:r w:rsidR="00641B8A">
        <w:rPr>
          <w:rFonts w:eastAsia="system-ui" w:cstheme="minorHAnsi"/>
          <w:color w:val="0D0D0D" w:themeColor="text1" w:themeTint="F2"/>
          <w:sz w:val="24"/>
          <w:szCs w:val="24"/>
        </w:rPr>
        <w:t>2</w:t>
      </w:r>
      <w:r w:rsidRPr="0037798C">
        <w:rPr>
          <w:rFonts w:eastAsia="system-ui" w:cstheme="minorHAnsi"/>
          <w:color w:val="0D0D0D" w:themeColor="text1" w:themeTint="F2"/>
          <w:sz w:val="24"/>
          <w:szCs w:val="24"/>
        </w:rPr>
        <w:t xml:space="preserve">: Summary of Data Sources for </w:t>
      </w:r>
      <w:r w:rsidR="00814924">
        <w:rPr>
          <w:rFonts w:eastAsia="system-ui" w:cstheme="minorHAnsi"/>
          <w:color w:val="0D0D0D" w:themeColor="text1" w:themeTint="F2"/>
          <w:sz w:val="24"/>
          <w:szCs w:val="24"/>
        </w:rPr>
        <w:t>Each</w:t>
      </w:r>
      <w:r w:rsidRPr="0037798C">
        <w:rPr>
          <w:rFonts w:eastAsia="system-ui" w:cstheme="minorHAnsi"/>
          <w:color w:val="0D0D0D" w:themeColor="text1" w:themeTint="F2"/>
          <w:sz w:val="24"/>
          <w:szCs w:val="24"/>
        </w:rPr>
        <w:t xml:space="preserve"> Objective</w:t>
      </w:r>
    </w:p>
    <w:tbl>
      <w:tblPr>
        <w:tblStyle w:val="Bordered-Accent1"/>
        <w:tblW w:w="9351" w:type="dxa"/>
        <w:tblLayout w:type="fixed"/>
        <w:tblLook w:val="06A0" w:firstRow="1" w:lastRow="0" w:firstColumn="1" w:lastColumn="0" w:noHBand="1" w:noVBand="1"/>
      </w:tblPr>
      <w:tblGrid>
        <w:gridCol w:w="2972"/>
        <w:gridCol w:w="6379"/>
      </w:tblGrid>
      <w:tr w:rsidR="40B171D2" w:rsidRPr="00E06A3E" w14:paraId="082546C7" w14:textId="77777777" w:rsidTr="00A254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E2BBE5" w14:textId="189A7A13" w:rsidR="40B171D2" w:rsidRPr="0037798C" w:rsidRDefault="40B171D2" w:rsidP="00A254E1">
            <w:pPr>
              <w:jc w:val="center"/>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Objective</w:t>
            </w:r>
          </w:p>
        </w:tc>
        <w:tc>
          <w:tcPr>
            <w:tcW w:w="6379" w:type="dxa"/>
          </w:tcPr>
          <w:p w14:paraId="0A646F8A" w14:textId="0B8AB9ED" w:rsidR="40B171D2" w:rsidRPr="0037798C" w:rsidRDefault="40B171D2" w:rsidP="00A254E1">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Data Sources</w:t>
            </w:r>
          </w:p>
        </w:tc>
      </w:tr>
      <w:tr w:rsidR="40B171D2" w:rsidRPr="00E06A3E" w14:paraId="1369247A"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8C322EB" w14:textId="2CDE753C"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lastRenderedPageBreak/>
              <w:t>1. Mapping intra-urban heat risk and exposure</w:t>
            </w:r>
          </w:p>
        </w:tc>
        <w:tc>
          <w:tcPr>
            <w:tcW w:w="6379" w:type="dxa"/>
          </w:tcPr>
          <w:p w14:paraId="14CAC050" w14:textId="29A91948"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data (census, surveys, GCRO datasets)</w:t>
            </w:r>
          </w:p>
          <w:p w14:paraId="7416D13B" w14:textId="47AF691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Geospatial data (land use, building density, OpenStreetMaps)</w:t>
            </w:r>
          </w:p>
          <w:p w14:paraId="081FE2FA" w14:textId="3CB547B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Climate data (WRF, UrbClim models, downscaled CDS &amp; ESGF data, IBM-PAIRS platform)</w:t>
            </w:r>
          </w:p>
        </w:tc>
      </w:tr>
      <w:tr w:rsidR="40B171D2" w:rsidRPr="00E06A3E" w14:paraId="481EE2A7"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B42F448" w14:textId="6D44559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2. Creating a stratified heat-health outcome forecast model</w:t>
            </w:r>
          </w:p>
        </w:tc>
        <w:tc>
          <w:tcPr>
            <w:tcW w:w="6379" w:type="dxa"/>
          </w:tcPr>
          <w:p w14:paraId="0589481F" w14:textId="4D5CBEC5"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data with clinical variables (e.g., vital signs, heat-related illness indicators)</w:t>
            </w:r>
          </w:p>
          <w:p w14:paraId="20516D2D" w14:textId="352D9946"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igh-resolution urban temperature hazard maps (Landsat, MODIS data with statistical models for air temperature estimation)</w:t>
            </w:r>
          </w:p>
          <w:p w14:paraId="0C124697" w14:textId="21B09C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emote sensing data (satellite imagery, land surface temperature, soil moisture, vegetation condition)</w:t>
            </w:r>
          </w:p>
          <w:p w14:paraId="2563CAF0" w14:textId="573BAA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and environmental data (household economic conditions, service availability, residential characteristics)</w:t>
            </w:r>
          </w:p>
        </w:tc>
      </w:tr>
      <w:tr w:rsidR="40B171D2" w:rsidRPr="00E06A3E" w14:paraId="7FC21A49"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6A0017BD" w14:textId="71935C3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3. Establishing an Early Warning System</w:t>
            </w:r>
          </w:p>
        </w:tc>
        <w:tc>
          <w:tcPr>
            <w:tcW w:w="6379" w:type="dxa"/>
          </w:tcPr>
          <w:p w14:paraId="36A46021" w14:textId="270179A9"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Integrated health and socio</w:t>
            </w:r>
            <w:r w:rsidR="00A42806">
              <w:rPr>
                <w:rFonts w:eastAsia="system-ui" w:cstheme="minorHAnsi"/>
                <w:color w:val="0D0D0D" w:themeColor="text1" w:themeTint="F2"/>
              </w:rPr>
              <w:t>-</w:t>
            </w:r>
            <w:r w:rsidRPr="0037798C">
              <w:rPr>
                <w:rFonts w:eastAsia="system-ui" w:cstheme="minorHAnsi"/>
                <w:color w:val="0D0D0D" w:themeColor="text1" w:themeTint="F2"/>
              </w:rPr>
              <w:t>economic data</w:t>
            </w:r>
          </w:p>
          <w:p w14:paraId="076601B7" w14:textId="6DB48E9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Geospatial heat hazard maps</w:t>
            </w:r>
          </w:p>
          <w:p w14:paraId="29B19BBC" w14:textId="7F5F13D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outcome forecast model outputs</w:t>
            </w:r>
          </w:p>
          <w:p w14:paraId="5405FE2A" w14:textId="6179F4D2"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COVID-19 incidence and mortality rates (for pandemic period adjustment)</w:t>
            </w:r>
          </w:p>
          <w:p w14:paraId="0BA51A79" w14:textId="7EA4FD84"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isk profile data (demographic groups, health conditions, locations, socio</w:t>
            </w:r>
            <w:r w:rsidR="00A42806">
              <w:rPr>
                <w:rFonts w:eastAsia="system-ui" w:cstheme="minorHAnsi"/>
                <w:color w:val="0D0D0D" w:themeColor="text1" w:themeTint="F2"/>
              </w:rPr>
              <w:t>-</w:t>
            </w:r>
            <w:r w:rsidRPr="0037798C">
              <w:rPr>
                <w:rFonts w:eastAsia="system-ui" w:cstheme="minorHAnsi"/>
                <w:color w:val="0D0D0D" w:themeColor="text1" w:themeTint="F2"/>
              </w:rPr>
              <w:t>economic statuses)</w:t>
            </w:r>
          </w:p>
        </w:tc>
      </w:tr>
    </w:tbl>
    <w:p w14:paraId="11C9ADCE" w14:textId="6D68512C" w:rsidR="40B171D2" w:rsidRDefault="40B171D2" w:rsidP="00F17BF7"/>
    <w:p w14:paraId="7B0D1A23" w14:textId="09D5C615" w:rsidR="00FE026D" w:rsidRDefault="00FE026D" w:rsidP="00C51A3E">
      <w:pPr>
        <w:pStyle w:val="Style1"/>
      </w:pPr>
      <w:r w:rsidRPr="003C096B">
        <w:t>Integration</w:t>
      </w:r>
      <w:r>
        <w:t xml:space="preserve"> of </w:t>
      </w:r>
      <w:r w:rsidR="00814924">
        <w:t>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1350880D" w:rsidR="00C97C06" w:rsidRDefault="00314180" w:rsidP="00314180">
      <w:bookmarkStart w:id="1" w:name="undefined"/>
      <w:bookmarkEnd w:id="1"/>
      <w:r>
        <w:t xml:space="preserve">In pursuit of our research objective to explore the correlation between heat and health within the urban environments of Johannesburg and Abidjan, we have developed a comprehensive strategy to </w:t>
      </w:r>
      <w:r w:rsidR="00814924">
        <w:t>systematically identify relevant clinical trials and cohort studies</w:t>
      </w:r>
      <w:r w:rsidR="00C97C06">
        <w:t xml:space="preserve">. This strategy involves searching key databases using a combination of MeSH (Medical Subject Headings) </w:t>
      </w:r>
      <w:r>
        <w:t>and free-text terms, including</w:t>
      </w:r>
      <w:r w:rsidR="00C97C06">
        <w:t xml:space="preserve"> 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0D5004C5" w:rsidR="00C97C06" w:rsidRDefault="00814924" w:rsidP="00F17BF7">
      <w:r>
        <w:t>To identify potentially relevant studies, a two-step dual independent review process will be employed</w:t>
      </w:r>
      <w:r w:rsidR="00C97C06">
        <w:t xml:space="preserve">. Initially, studies will be screened based on their titles and abstracts. Subsequently, </w:t>
      </w:r>
      <w:r>
        <w:t>potentially eligible studies</w:t>
      </w:r>
      <w:r w:rsidR="00C97C06">
        <w:t xml:space="preserve"> will be procured in their full-text format for a more thorough assessment against our pre-defined selection criteria (Table </w:t>
      </w:r>
      <w:r>
        <w:t>3</w:t>
      </w:r>
      <w:r w:rsidR="00C97C06">
        <w:t xml:space="preserve">). </w:t>
      </w:r>
    </w:p>
    <w:p w14:paraId="12B28391" w14:textId="7ED9DF52" w:rsidR="00C97C06" w:rsidRDefault="00814924" w:rsidP="00F17BF7">
      <w:r>
        <w:t xml:space="preserve">Health researchers will evaluate the quality of the selected studies through a peer-reviewed tracking tool to ensure their scientific soundness and reliability. The data will be collated and synthesised, and any discrepancies </w:t>
      </w:r>
      <w:r w:rsidR="00C97C06">
        <w:t xml:space="preserve">will be addressed and resolved through consensus discussions among team members. </w:t>
      </w:r>
    </w:p>
    <w:p w14:paraId="792BE037" w14:textId="4E18EDB5" w:rsidR="00C97C06" w:rsidRPr="00D437B7" w:rsidRDefault="0037798C" w:rsidP="00F17BF7">
      <w:r>
        <w:t>T</w:t>
      </w:r>
      <w:r w:rsidR="00C97C06">
        <w:t xml:space="preserve">he </w:t>
      </w:r>
      <w:r>
        <w:t xml:space="preserve">following </w:t>
      </w:r>
      <w:r w:rsidR="00C97C06">
        <w:t xml:space="preserve">criteria outlined in Table </w:t>
      </w:r>
      <w:r w:rsidR="00814924">
        <w:t>3</w:t>
      </w:r>
      <w:r w:rsidR="00C97C06">
        <w:t xml:space="preserve"> </w:t>
      </w:r>
      <w:r>
        <w:t xml:space="preserve">will be used to select research projects </w:t>
      </w:r>
      <w:r w:rsidR="00C97C06">
        <w:t>to be considered for inclusion in our study.</w:t>
      </w:r>
    </w:p>
    <w:p w14:paraId="31D8FDDE" w14:textId="7FAEC3E9" w:rsidR="00914FC8" w:rsidRDefault="008B2DB9" w:rsidP="00F17BF7">
      <w:pPr>
        <w:spacing w:before="280" w:after="280" w:line="240" w:lineRule="auto"/>
        <w:rPr>
          <w:b/>
        </w:rPr>
      </w:pPr>
      <w:r>
        <w:rPr>
          <w:b/>
        </w:rPr>
        <w:t>Table</w:t>
      </w:r>
      <w:r w:rsidR="00057599">
        <w:rPr>
          <w:b/>
        </w:rPr>
        <w:t xml:space="preserve"> </w:t>
      </w:r>
      <w:r w:rsidR="00F149AC">
        <w:rPr>
          <w:b/>
        </w:rPr>
        <w:t>3</w:t>
      </w:r>
      <w:r w:rsidR="00057599">
        <w:rPr>
          <w:b/>
        </w:rPr>
        <w:t>: Eligibility Criteria for Research Project 2</w:t>
      </w:r>
    </w:p>
    <w:tbl>
      <w:tblPr>
        <w:tblStyle w:val="Bordered-Accent1"/>
        <w:tblW w:w="0" w:type="auto"/>
        <w:tblLook w:val="04A0" w:firstRow="1" w:lastRow="0" w:firstColumn="1" w:lastColumn="0" w:noHBand="0" w:noVBand="1"/>
      </w:tblPr>
      <w:tblGrid>
        <w:gridCol w:w="1370"/>
        <w:gridCol w:w="7646"/>
      </w:tblGrid>
      <w:tr w:rsidR="00967F5A" w:rsidRPr="00B55020" w14:paraId="0346A291" w14:textId="77777777" w:rsidTr="00AF6DA6">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50F49205" w14:textId="77777777" w:rsidR="00967F5A" w:rsidRPr="00B55020" w:rsidRDefault="00967F5A" w:rsidP="00AF6DA6">
            <w:pPr>
              <w:jc w:val="center"/>
              <w:rPr>
                <w:b/>
                <w:sz w:val="20"/>
                <w:szCs w:val="20"/>
              </w:rPr>
            </w:pPr>
            <w:r w:rsidRPr="00B55020">
              <w:rPr>
                <w:rFonts w:ascii="Segoe UI" w:eastAsia="Times New Roman" w:hAnsi="Segoe UI" w:cs="Segoe UI"/>
                <w:bCs/>
                <w:color w:val="000000" w:themeColor="text1"/>
                <w:sz w:val="20"/>
                <w:szCs w:val="20"/>
              </w:rPr>
              <w:lastRenderedPageBreak/>
              <w:t>Criteria</w:t>
            </w:r>
          </w:p>
        </w:tc>
        <w:tc>
          <w:tcPr>
            <w:tcW w:w="0" w:type="auto"/>
          </w:tcPr>
          <w:p w14:paraId="5192AEBE" w14:textId="77777777" w:rsidR="00967F5A" w:rsidRPr="00B55020" w:rsidRDefault="00967F5A" w:rsidP="00AF6DA6">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967F5A" w:rsidRPr="00B55020" w14:paraId="16E11C7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74B99"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type</w:t>
            </w:r>
          </w:p>
        </w:tc>
        <w:tc>
          <w:tcPr>
            <w:tcW w:w="0" w:type="auto"/>
          </w:tcPr>
          <w:p w14:paraId="297C0BE5"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967F5A" w:rsidRPr="00B55020" w14:paraId="610C990E"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550DFDFC"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
          <w:p w14:paraId="14D596F3"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 or Abidjan, or both cities</w:t>
            </w:r>
          </w:p>
        </w:tc>
      </w:tr>
      <w:tr w:rsidR="00967F5A" w:rsidRPr="00B55020" w14:paraId="0A72C713"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89171"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design</w:t>
            </w:r>
          </w:p>
        </w:tc>
        <w:tc>
          <w:tcPr>
            <w:tcW w:w="0" w:type="auto"/>
          </w:tcPr>
          <w:p w14:paraId="4FD07058"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or non-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clinical trial, or observational or interventional cohort with prospectively collected data</w:t>
            </w:r>
          </w:p>
        </w:tc>
      </w:tr>
      <w:tr w:rsidR="00967F5A" w:rsidRPr="00B55020" w14:paraId="4CF508AF"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704BD4FA"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
          <w:p w14:paraId="28367A0D"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At least  two of the clinical or lab variables</w:t>
            </w:r>
          </w:p>
        </w:tc>
      </w:tr>
      <w:tr w:rsidR="00967F5A" w:rsidRPr="00B55020" w14:paraId="047BD94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F1BF"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Ethics approval</w:t>
            </w:r>
          </w:p>
        </w:tc>
        <w:tc>
          <w:tcPr>
            <w:tcW w:w="0" w:type="auto"/>
          </w:tcPr>
          <w:p w14:paraId="0EF913DE"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73A1C486" w14:textId="77777777" w:rsidR="00967F5A" w:rsidRDefault="00967F5A" w:rsidP="00F17BF7">
      <w:pPr>
        <w:spacing w:before="280" w:after="280" w:line="240" w:lineRule="auto"/>
        <w:rPr>
          <w:b/>
        </w:rPr>
      </w:pPr>
    </w:p>
    <w:p w14:paraId="5A487185" w14:textId="42C1983A" w:rsidR="00DE179A" w:rsidRPr="00DE179A" w:rsidRDefault="00814924" w:rsidP="0037798C">
      <w:r>
        <w:t>Access to relevant trials and cohort data is crucial for this project's success</w:t>
      </w:r>
      <w:r w:rsidR="00DE179A" w:rsidRPr="00DE179A">
        <w:t>. In the event of data unavailability or sharing restrictions, we have contingency plans to ensure the project</w:t>
      </w:r>
      <w:r w:rsidR="00E178EB">
        <w:t>'</w:t>
      </w:r>
      <w:r w:rsidR="00DE179A" w:rsidRPr="00DE179A">
        <w:t>s progression. These include exploring alternative data sources</w:t>
      </w:r>
      <w:r w:rsidR="00605D3A">
        <w:t xml:space="preserve"> such as the National Health Laboratory</w:t>
      </w:r>
      <w:r w:rsidR="00425E88">
        <w:t xml:space="preserve"> Service</w:t>
      </w:r>
      <w:r w:rsidR="0037798C">
        <w:t xml:space="preserve"> </w:t>
      </w:r>
      <w:r w:rsidR="00425E88">
        <w:t>(NHLS)</w:t>
      </w:r>
      <w:r w:rsidR="00DE179A" w:rsidRPr="00DE179A">
        <w:t>, adjusting the study</w:t>
      </w:r>
      <w:r w:rsidR="00E178EB">
        <w:t>'</w:t>
      </w:r>
      <w:r w:rsidR="00DE179A" w:rsidRPr="00DE179A">
        <w:t>s scope, and utili</w:t>
      </w:r>
      <w:r w:rsidR="00905781">
        <w:t>s</w:t>
      </w:r>
      <w:r w:rsidR="00DE179A" w:rsidRPr="00DE179A">
        <w:t xml:space="preserve">ing synthetic data if necessary. </w:t>
      </w:r>
    </w:p>
    <w:p w14:paraId="0BC1DEC2" w14:textId="6EC5EE78" w:rsidR="00914FC8" w:rsidRPr="00914FC8" w:rsidRDefault="40B171D2" w:rsidP="00A254E1">
      <w:pPr>
        <w:pStyle w:val="Style1"/>
      </w:pPr>
      <w:r>
        <w:t>Managing bias</w:t>
      </w:r>
    </w:p>
    <w:p w14:paraId="4C7F8D26" w14:textId="2ACEB0DB" w:rsidR="00682298" w:rsidRDefault="00682298" w:rsidP="00F17BF7">
      <w:r>
        <w:t xml:space="preserve">Managing potential biases is </w:t>
      </w:r>
      <w:r w:rsidR="004942CF">
        <w:t>critical to ensuring our study's integrity and robustness</w:t>
      </w:r>
      <w:r w:rsidR="00814924">
        <w:t>, as outlined in</w:t>
      </w:r>
      <w:r w:rsidR="0037798C">
        <w:t xml:space="preserve"> the following </w:t>
      </w:r>
      <w:r>
        <w:t>strategy</w:t>
      </w:r>
      <w:r w:rsidR="0037798C">
        <w:t>.</w:t>
      </w:r>
    </w:p>
    <w:p w14:paraId="221B8496" w14:textId="5E9CBC00"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37798C">
        <w:t xml:space="preserve"> </w:t>
      </w:r>
      <w:r w:rsidR="00AC6FDF">
        <w:fldChar w:fldCharType="begin"/>
      </w:r>
      <w:r w:rsidR="00A254E1">
        <w:instrText xml:space="preserve"> ADDIN EN.CITE &lt;EndNote&gt;&lt;Cite&gt;&lt;Author&gt;Narod&lt;/Author&gt;&lt;Year&gt;2019&lt;/Year&gt;&lt;RecNum&gt;566&lt;/RecNum&gt;&lt;DisplayText&gt;[40]&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A254E1">
        <w:rPr>
          <w:noProof/>
        </w:rPr>
        <w:t>[40]</w:t>
      </w:r>
      <w:r w:rsidR="00AC6FDF">
        <w:fldChar w:fldCharType="end"/>
      </w:r>
      <w:r>
        <w:t xml:space="preserve">. </w:t>
      </w:r>
    </w:p>
    <w:p w14:paraId="46CC7533" w14:textId="600748A5"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r w:rsidR="0037798C">
        <w:t xml:space="preserve"> </w:t>
      </w:r>
      <w:r w:rsidR="00FB571F">
        <w:fldChar w:fldCharType="begin"/>
      </w:r>
      <w:r w:rsidR="00A254E1">
        <w:instrText xml:space="preserve"> ADDIN EN.CITE &lt;EndNote&gt;&lt;Cite&gt;&lt;Author&gt;Schwartz&lt;/Author&gt;&lt;Year&gt;2022&lt;/Year&gt;&lt;RecNum&gt;378&lt;/RecNum&gt;&lt;DisplayText&gt;[41]&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A254E1">
        <w:rPr>
          <w:noProof/>
        </w:rPr>
        <w:t>[41]</w:t>
      </w:r>
      <w:r w:rsidR="00FB571F">
        <w:fldChar w:fldCharType="end"/>
      </w:r>
      <w:r w:rsidR="00682298">
        <w:t>.</w:t>
      </w:r>
    </w:p>
    <w:p w14:paraId="0F62081D" w14:textId="3A87CD96" w:rsidR="00E72CB5" w:rsidRPr="00E72CB5" w:rsidRDefault="00E72CB5" w:rsidP="00F17BF7"/>
    <w:p w14:paraId="2F53EBE8" w14:textId="6C01685D" w:rsidR="0039114E" w:rsidRDefault="0037798C" w:rsidP="00A254E1">
      <w:pPr>
        <w:pStyle w:val="Style1"/>
      </w:pPr>
      <w:r>
        <w:t xml:space="preserve">Objective One: </w:t>
      </w:r>
      <w:r w:rsidR="40B171D2">
        <w:t>Assessing the degree of increased risk within cities</w:t>
      </w:r>
    </w:p>
    <w:p w14:paraId="7C6B8001" w14:textId="20F6F9E6"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w:t>
      </w:r>
      <w:r w:rsidR="00814924">
        <w:t>, as defined in Table</w:t>
      </w:r>
      <w:r w:rsidR="00FB758F">
        <w:t xml:space="preserve"> 1</w:t>
      </w:r>
      <w:r w:rsidRPr="00A05FB2">
        <w:t>, in two African cities</w:t>
      </w:r>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 </w:instrText>
      </w:r>
      <w:r w:rsidR="00A254E1">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DATA </w:instrText>
      </w:r>
      <w:r w:rsidR="00A254E1">
        <w:fldChar w:fldCharType="end"/>
      </w:r>
      <w:r w:rsidR="00CF3ADE">
        <w:fldChar w:fldCharType="separate"/>
      </w:r>
      <w:r w:rsidR="00A254E1">
        <w:rPr>
          <w:noProof/>
        </w:rPr>
        <w:t>[42-44]</w:t>
      </w:r>
      <w:r w:rsidR="00CF3ADE">
        <w:fldChar w:fldCharType="end"/>
      </w:r>
    </w:p>
    <w:p w14:paraId="7E734BB9" w14:textId="1477161E" w:rsidR="00E85381" w:rsidRPr="00E85381" w:rsidRDefault="00F149AC" w:rsidP="00A254E1">
      <w:r w:rsidRPr="00F149AC">
        <w:t xml:space="preserve">In our study, we have opted for Principal Component Analysis (PCA) for dimensionality reduction due to its interpretability and computational efficiency, </w:t>
      </w:r>
      <w:r w:rsidR="00814924">
        <w:t xml:space="preserve">which are </w:t>
      </w:r>
      <w:r w:rsidRPr="00F149AC">
        <w:t xml:space="preserve">essential for our large datasets. PCA ranks new uncorrelated components by </w:t>
      </w:r>
      <w:r w:rsidR="007372E6">
        <w:t>explaining variance</w:t>
      </w:r>
      <w:r w:rsidR="00814924">
        <w:t xml:space="preserve"> and </w:t>
      </w:r>
      <w:r w:rsidRPr="00F149AC">
        <w:t xml:space="preserve">aiding in identifying key factors. </w:t>
      </w:r>
      <w:r w:rsidR="0037798C">
        <w:t xml:space="preserve">Although </w:t>
      </w:r>
      <w:r w:rsidRPr="00F149AC">
        <w:t>PCA's linearity may miss nonlinear patterns, and its variance-based importance assumption may not align with the context of heat-related health risks</w:t>
      </w:r>
      <w:r w:rsidR="0037798C">
        <w:t xml:space="preserve">, </w:t>
      </w:r>
      <w:r w:rsidRPr="00F149AC">
        <w:t>PCA's robustness makes it suitable for initial high-dimensional data exploration</w:t>
      </w:r>
      <w:r w:rsidR="00BF462B">
        <w:fldChar w:fldCharType="begin">
          <w:fldData xml:space="preserve">PEVuZE5vdGU+PENpdGU+PEF1dGhvcj5BYnNvbjwvQXV0aG9yPjxZZWFyPjIwMTI8L1llYXI+PFJl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</w:fldData>
        </w:fldChar>
      </w:r>
      <w:r w:rsidR="00BF462B">
        <w:instrText xml:space="preserve"> ADDIN EN.CITE </w:instrText>
      </w:r>
      <w:r w:rsidR="00BF462B">
        <w:fldChar w:fldCharType="begin">
          <w:fldData xml:space="preserve">PEVuZE5vdGU+PENpdGU+PEF1dGhvcj5BYnNvbjwvQXV0aG9yPjxZZWFyPjIwMTI8L1llYXI+PFJl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</w:fldData>
        </w:fldChar>
      </w:r>
      <w:r w:rsidR="00BF462B">
        <w:instrText xml:space="preserve"> ADDIN EN.CITE.DATA </w:instrText>
      </w:r>
      <w:r w:rsidR="00BF462B">
        <w:fldChar w:fldCharType="end"/>
      </w:r>
      <w:r w:rsidR="00BF462B">
        <w:fldChar w:fldCharType="separate"/>
      </w:r>
      <w:r w:rsidR="00BF462B">
        <w:rPr>
          <w:noProof/>
        </w:rPr>
        <w:t>[45-49]</w:t>
      </w:r>
      <w:r w:rsidR="00BF462B">
        <w:fldChar w:fldCharType="end"/>
      </w:r>
      <w:r w:rsidR="00814924">
        <w:t>.</w:t>
      </w:r>
    </w:p>
    <w:p w14:paraId="02570121" w14:textId="3B86C194" w:rsidR="0037798C" w:rsidRPr="0037798C" w:rsidRDefault="00E85381" w:rsidP="00A254E1">
      <w:pPr>
        <w:pStyle w:val="Style1"/>
      </w:pPr>
      <w:r>
        <w:lastRenderedPageBreak/>
        <w:t>Objective Two: Creating a geographically and demographically stratified heat-health outcome forecast model</w:t>
      </w:r>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r w:rsidR="007372E6">
        <w:t>u</w:t>
      </w:r>
      <w:r>
        <w:t>rhoods.</w:t>
      </w:r>
    </w:p>
    <w:p w14:paraId="5D2C4253" w14:textId="03359F23" w:rsidR="0052316D" w:rsidRDefault="007372E6" w:rsidP="00F17BF7">
      <w:r>
        <w:t xml:space="preserve">This </w:t>
      </w:r>
      <w:r w:rsidR="0340B303">
        <w:t xml:space="preserve">involves </w:t>
      </w:r>
      <w:r w:rsidR="00814924">
        <w:t>creating high-resolution urban temperature hazard maps. We will use</w:t>
      </w:r>
      <w:r w:rsidR="00905781">
        <w:t xml:space="preserve"> </w:t>
      </w:r>
      <w:r w:rsidR="0340B303">
        <w:t>remote sensing, statistical downscaling, and combined mode</w:t>
      </w:r>
      <w:r>
        <w:t>l</w:t>
      </w:r>
      <w:r w:rsidR="0340B303">
        <w:t>ling to derive near-surface air temperatures from Landsat and MODIS data</w:t>
      </w:r>
      <w:r w:rsidR="0037798C">
        <w:t xml:space="preserve"> </w:t>
      </w:r>
      <w:r w:rsidR="00DB562A">
        <w:fldChar w:fldCharType="begin"/>
      </w:r>
      <w:r w:rsidR="00BF462B">
        <w:instrText xml:space="preserve"> ADDIN EN.CITE &lt;EndNote&gt;&lt;Cite&gt;&lt;Author&gt;Janatian&lt;/Author&gt;&lt;Year&gt;2017&lt;/Year&gt;&lt;RecNum&gt;508&lt;/RecNum&gt;&lt;DisplayText&gt;[50]&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BF462B">
        <w:rPr>
          <w:noProof/>
        </w:rPr>
        <w:t>[50]</w:t>
      </w:r>
      <w:r w:rsidR="00DB562A">
        <w:fldChar w:fldCharType="end"/>
      </w:r>
      <w:r w:rsidR="0340B303">
        <w:t xml:space="preserve">. For instance, Gudmundsson and Seneviratne (2021) demonstrated </w:t>
      </w:r>
      <w:r>
        <w:t>using</w:t>
      </w:r>
      <w:r w:rsidR="0340B303">
        <w:t xml:space="preserve"> such models to predict air temperature from LST data. Therefore, while Landsat and MODIS data are not direct measures of air temperature, they can be indirectly used for air temperature retrieval </w:t>
      </w:r>
      <w:r>
        <w:t>by applying</w:t>
      </w:r>
      <w:r w:rsidR="0340B303">
        <w:t xml:space="preserve"> </w:t>
      </w:r>
      <w:r>
        <w:t xml:space="preserve">an </w:t>
      </w:r>
      <w:r w:rsidR="0340B303">
        <w:t>appropriate statistical model</w:t>
      </w:r>
      <w:r w:rsidR="0037798C">
        <w:t xml:space="preserve"> </w:t>
      </w:r>
      <w:r w:rsidR="002C6F42">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FB758F">
        <w:rPr>
          <w:noProof/>
        </w:rPr>
        <w:t>[32]</w:t>
      </w:r>
      <w:r w:rsidR="002C6F42">
        <w:fldChar w:fldCharType="end"/>
      </w:r>
      <w:r w:rsidR="0340B303">
        <w:t>.</w:t>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4E7AC1FD" w14:textId="5AE5EF2C"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r w:rsidR="0037798C">
        <w:t xml:space="preserve"> </w:t>
      </w:r>
      <w:r w:rsidR="00C3165D">
        <w:fldChar w:fldCharType="begin"/>
      </w:r>
      <w:r w:rsidR="00BF462B">
        <w:instrText xml:space="preserve"> ADDIN EN.CITE &lt;EndNote&gt;&lt;Cite&gt;&lt;Author&gt;Kelleher&lt;/Author&gt;&lt;Year&gt;2018&lt;/Year&gt;&lt;RecNum&gt;575&lt;/RecNum&gt;&lt;DisplayText&gt;[51]&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BF462B">
        <w:rPr>
          <w:noProof/>
        </w:rPr>
        <w:t>[51]</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5C857C6F" w:rsidR="00DB562A" w:rsidRDefault="00DB562A" w:rsidP="00F17BF7">
      <w:r>
        <w:t>With the features engineered, we will apply various standard machine learning models, such as decision trees, linear and quantile regression trees, support vector machines, and logistic regression</w:t>
      </w:r>
      <w:r w:rsidR="0037798C">
        <w:t xml:space="preserve"> </w:t>
      </w:r>
      <w:r w:rsidR="00EB502A">
        <w:fldChar w:fldCharType="begin"/>
      </w:r>
      <w:r w:rsidR="00BF462B">
        <w:instrText xml:space="preserve"> ADDIN EN.CITE &lt;EndNote&gt;&lt;Cite&gt;&lt;Author&gt;Xu&lt;/Author&gt;&lt;Year&gt;2020&lt;/Year&gt;&lt;RecNum&gt;515&lt;/RecNum&gt;&lt;DisplayText&gt;[52]&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BF462B">
        <w:rPr>
          <w:noProof/>
        </w:rPr>
        <w:t>[52]</w:t>
      </w:r>
      <w:r w:rsidR="00EB502A">
        <w:fldChar w:fldCharType="end"/>
      </w:r>
      <w:r>
        <w:t xml:space="preserve">. These models are chosen for their proven effectiveness in capturing relationships in complex datasets. </w:t>
      </w:r>
    </w:p>
    <w:p w14:paraId="1EDA41A1" w14:textId="4F0245D2" w:rsidR="008B6EDD" w:rsidRDefault="0037798C" w:rsidP="00F17BF7">
      <w:r>
        <w:t>Additionally</w:t>
      </w:r>
      <w:r w:rsidR="008711E3">
        <w:t>,</w:t>
      </w:r>
      <w:r w:rsidR="00F149AC">
        <w:t xml:space="preserve"> we will explore</w:t>
      </w:r>
      <w:r w:rsidR="008B6EDD" w:rsidRPr="00200B35">
        <w:t xml:space="preserve"> deep recurrent neural networks, specifically Gated Recurrent Units (GRUs) and Long Short-Term Memory (LSTM) networks, due to their ability to model temporal dependencies in time-series data, essential for </w:t>
      </w:r>
      <w:r w:rsidR="00AC30D8">
        <w:t>predicting</w:t>
      </w:r>
      <w:r w:rsidR="008B6EDD" w:rsidRPr="00200B35">
        <w:t xml:space="preserve"> heat-related health outcomes. While these models are state-of-the-art in computer science, their application in heat-health studies is still emerging</w:t>
      </w:r>
      <w:r w:rsidR="00814924">
        <w:t>,</w:t>
      </w:r>
      <w:r w:rsidR="00124960">
        <w:t xml:space="preserve"> as demonstrated in a review of </w:t>
      </w:r>
      <w:r w:rsidR="008B6EDD" w:rsidRPr="00200B35">
        <w:t>recent literature, including studies by Boudreault et al. (2023, 2024), Wang et al. (2023, 2021, 2020), Lee et al. (2022), and Nishimura et al. (2021)</w:t>
      </w:r>
      <w:r w:rsidR="00124960">
        <w:t xml:space="preserve"> </w:t>
      </w:r>
      <w:r w:rsidR="00AE4190">
        <w:fldChar w:fldCharType="begin">
          <w:fldData xml:space="preserve">PEVuZE5vdGU+PENpdGU+PEF1dGhvcj5Vc21hbmk8L0F1dGhvcj48WWVhcj4yMDIxPC9ZZWFyPjxS
ZWNOdW0+ODA1PC9SZWNOdW0+PERpc3BsYXlUZXh0Pls1My01O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BF462B">
        <w:instrText xml:space="preserve"> ADDIN EN.CITE </w:instrText>
      </w:r>
      <w:r w:rsidR="00BF462B">
        <w:fldChar w:fldCharType="begin">
          <w:fldData xml:space="preserve">PEVuZE5vdGU+PENpdGU+PEF1dGhvcj5Vc21hbmk8L0F1dGhvcj48WWVhcj4yMDIxPC9ZZWFyPjxS
ZWNOdW0+ODA1PC9SZWNOdW0+PERpc3BsYXlUZXh0Pls1My01O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BF462B">
        <w:instrText xml:space="preserve"> ADDIN EN.CITE.DATA </w:instrText>
      </w:r>
      <w:r w:rsidR="00BF462B">
        <w:fldChar w:fldCharType="end"/>
      </w:r>
      <w:r w:rsidR="00AE4190">
        <w:fldChar w:fldCharType="separate"/>
      </w:r>
      <w:r w:rsidR="00BF462B">
        <w:rPr>
          <w:noProof/>
        </w:rPr>
        <w:t>[53-59]</w:t>
      </w:r>
      <w:r w:rsidR="00AE4190">
        <w:fldChar w:fldCharType="end"/>
      </w:r>
      <w:r w:rsidR="008B6EDD" w:rsidRPr="00200B35">
        <w:t>. However, recogni</w:t>
      </w:r>
      <w:r w:rsidR="00905781">
        <w:t>s</w:t>
      </w:r>
      <w:r>
        <w:t>ing</w:t>
      </w:r>
      <w:r w:rsidR="008B6EDD" w:rsidRPr="00200B35">
        <w:t xml:space="preserve"> that simpler statistical models may be effective</w:t>
      </w:r>
      <w:r w:rsidR="008711E3">
        <w:t>,  we</w:t>
      </w:r>
      <w:r w:rsidR="008B6EDD" w:rsidRPr="00200B35">
        <w:t xml:space="preserve"> plan</w:t>
      </w:r>
      <w:r w:rsidR="00814924">
        <w:t xml:space="preserve"> to build on the work by Boudreault et al.(2024)</w:t>
      </w:r>
      <w:r w:rsidR="00AC30D8">
        <w:t xml:space="preserve"> </w:t>
      </w:r>
      <w:r w:rsidR="008B6EDD" w:rsidRPr="00200B35">
        <w:t>to compare the performance of deep learning models with tree-based approaches and nonlinear statistical models in our analysis</w:t>
      </w:r>
      <w:r>
        <w:t xml:space="preserve"> </w:t>
      </w:r>
      <w:r w:rsidR="00D674AC">
        <w:fldChar w:fldCharType="begin">
          <w:fldData xml:space="preserve">PEVuZE5vdGU+PENpdGU+PEF1dGhvcj5Cb3VkcmVhdWx0PC9BdXRob3I+PFllYXI+MjAyNDwvWWVh
cj48UmVjTnVtPjc5ODwvUmVjTnVtPjxEaXNwbGF5VGV4dD5bNTV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BF462B">
        <w:instrText xml:space="preserve"> ADDIN EN.CITE </w:instrText>
      </w:r>
      <w:r w:rsidR="00BF462B">
        <w:fldChar w:fldCharType="begin">
          <w:fldData xml:space="preserve">PEVuZE5vdGU+PENpdGU+PEF1dGhvcj5Cb3VkcmVhdWx0PC9BdXRob3I+PFllYXI+MjAyNDwvWWVh
cj48UmVjTnVtPjc5ODwvUmVjTnVtPjxEaXNwbGF5VGV4dD5bNTV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BF462B">
        <w:instrText xml:space="preserve"> ADDIN EN.CITE.DATA </w:instrText>
      </w:r>
      <w:r w:rsidR="00BF462B">
        <w:fldChar w:fldCharType="end"/>
      </w:r>
      <w:r w:rsidR="00D674AC">
        <w:fldChar w:fldCharType="separate"/>
      </w:r>
      <w:r w:rsidR="00BF462B">
        <w:rPr>
          <w:noProof/>
        </w:rPr>
        <w:t>[55]</w:t>
      </w:r>
      <w:r w:rsidR="00D674AC">
        <w:fldChar w:fldCharType="end"/>
      </w:r>
      <w:r w:rsidR="00457AD4">
        <w:t>.</w:t>
      </w:r>
    </w:p>
    <w:p w14:paraId="1AF0D191" w14:textId="0BC71CAB" w:rsidR="00DB562A" w:rsidRDefault="00DB562A" w:rsidP="00F17BF7">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r w:rsidR="0037798C">
        <w:t xml:space="preserve"> </w:t>
      </w:r>
      <w:r w:rsidR="00E025B9">
        <w:fldChar w:fldCharType="begin">
          <w:fldData xml:space="preserve">PEVuZE5vdGU+PENpdGU+PEF1dGhvcj5BcnNhZDwvQXV0aG9yPjxZZWFyPjIwMjI8L1llYXI+PFJl
Y051bT41Njg8L1JlY051bT48RGlzcGxheVRleHQ+WzYw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BF462B">
        <w:instrText xml:space="preserve"> ADDIN EN.CITE </w:instrText>
      </w:r>
      <w:r w:rsidR="00BF462B">
        <w:fldChar w:fldCharType="begin">
          <w:fldData xml:space="preserve">PEVuZE5vdGU+PENpdGU+PEF1dGhvcj5BcnNhZDwvQXV0aG9yPjxZZWFyPjIwMjI8L1llYXI+PFJl
Y051bT41Njg8L1JlY051bT48RGlzcGxheVRleHQ+WzYw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BF462B">
        <w:instrText xml:space="preserve"> ADDIN EN.CITE.DATA </w:instrText>
      </w:r>
      <w:r w:rsidR="00BF462B">
        <w:fldChar w:fldCharType="end"/>
      </w:r>
      <w:r w:rsidR="00E025B9">
        <w:fldChar w:fldCharType="separate"/>
      </w:r>
      <w:r w:rsidR="00BF462B">
        <w:rPr>
          <w:noProof/>
        </w:rPr>
        <w:t>[60]</w:t>
      </w:r>
      <w:r w:rsidR="00E025B9">
        <w:fldChar w:fldCharType="end"/>
      </w:r>
      <w:r>
        <w:t>.</w:t>
      </w:r>
    </w:p>
    <w:p w14:paraId="531884DD" w14:textId="3F93B30B" w:rsidR="008B6EDD" w:rsidRDefault="00B65128" w:rsidP="00F17BF7">
      <w:r w:rsidRPr="00B65128">
        <w:t>We will use k-fold cross-validation to assess model performance and generalizability, train</w:t>
      </w:r>
      <w:r w:rsidR="00727E8E">
        <w:t xml:space="preserve"> models on a designated set, and calibrate</w:t>
      </w:r>
      <w:r w:rsidRPr="00B65128">
        <w:t xml:space="preserve"> them with </w:t>
      </w:r>
      <w:r w:rsidR="00727E8E">
        <w:t>grid or random search techniques</w:t>
      </w:r>
      <w:r w:rsidRPr="00B65128">
        <w:t>. Validation will occur on a separate set to evaluate generali</w:t>
      </w:r>
      <w:r w:rsidR="00905781">
        <w:t>s</w:t>
      </w:r>
      <w:r w:rsidRPr="00B65128">
        <w:t>ation, using metrics like accuracy, precision, recall, F1 score, MSE, and MAE. Special attention will be paid to model performance during heatwave periods to ensure effectiveness in predicting heat-related health outcomes.</w:t>
      </w:r>
      <w:r w:rsidR="00D674AC">
        <w:fldChar w:fldCharType="begin"/>
      </w:r>
      <w:r w:rsidR="00BF462B">
        <w:instrText xml:space="preserve"> ADDIN EN.CITE &lt;EndNote&gt;&lt;Cite&gt;&lt;Author&gt;Hastie&lt;/Author&gt;&lt;Year&gt;2009&lt;/Year&gt;&lt;RecNum&gt;816&lt;/RecNum&gt;&lt;DisplayText&gt;[61]&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BF462B">
        <w:rPr>
          <w:noProof/>
        </w:rPr>
        <w:t>[61]</w:t>
      </w:r>
      <w:r w:rsidR="00D674AC">
        <w:fldChar w:fldCharType="end"/>
      </w:r>
    </w:p>
    <w:p w14:paraId="23A47202" w14:textId="46AB4B93" w:rsidR="00DB562A" w:rsidRDefault="00124960" w:rsidP="00F17BF7">
      <w:r>
        <w:lastRenderedPageBreak/>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r>
        <w:t xml:space="preserve"> </w:t>
      </w:r>
      <w:r w:rsidR="00401631">
        <w:fldChar w:fldCharType="begin"/>
      </w:r>
      <w:r w:rsidR="00BF462B">
        <w:instrText xml:space="preserve"> ADDIN EN.CITE &lt;EndNote&gt;&lt;Cite&gt;&lt;Author&gt;Lin&lt;/Author&gt;&lt;Year&gt;2015&lt;/Year&gt;&lt;RecNum&gt;525&lt;/RecNum&gt;&lt;DisplayText&gt;[62]&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BF462B">
        <w:rPr>
          <w:noProof/>
        </w:rPr>
        <w:t>[62]</w:t>
      </w:r>
      <w:r w:rsidR="00401631">
        <w:fldChar w:fldCharType="end"/>
      </w:r>
      <w:r w:rsidR="00DB562A">
        <w:t>.</w:t>
      </w:r>
    </w:p>
    <w:p w14:paraId="4B21E4BD" w14:textId="77777777" w:rsidR="00200B35" w:rsidRDefault="00200B35" w:rsidP="00F17BF7"/>
    <w:p w14:paraId="76B67164" w14:textId="407CE372" w:rsidR="00DB562A" w:rsidRDefault="308647C2" w:rsidP="00C51A3E">
      <w:pPr>
        <w:pStyle w:val="Style1"/>
      </w:pPr>
      <w:r>
        <w:t xml:space="preserve">Sample size considerations for health </w:t>
      </w:r>
      <w:r w:rsidR="0071590E">
        <w:t>datasets</w:t>
      </w:r>
    </w:p>
    <w:p w14:paraId="1B18B867" w14:textId="259CF48B" w:rsidR="002205B1" w:rsidRDefault="008C3F5F" w:rsidP="0089649A">
      <w:r w:rsidRPr="008C3F5F">
        <w:t xml:space="preserve">To ensure our models' robustness and accuracy, a comprehensive, four-step approach </w:t>
      </w:r>
      <w:r w:rsidR="0037798C">
        <w:t xml:space="preserve">will </w:t>
      </w:r>
      <w:r w:rsidRPr="008C3F5F">
        <w:t>determin</w:t>
      </w:r>
      <w:r w:rsidR="0037798C">
        <w:t>e</w:t>
      </w:r>
      <w:r w:rsidRPr="008C3F5F">
        <w:t xml:space="preserve"> the required sample size for our health datasets. </w:t>
      </w:r>
      <w:r w:rsidR="0068732C">
        <w:t xml:space="preserve">Based on </w:t>
      </w:r>
      <w:r w:rsidR="0037798C">
        <w:t xml:space="preserve">documented </w:t>
      </w:r>
      <w:r w:rsidR="0068732C">
        <w:t xml:space="preserve">best practices </w:t>
      </w:r>
      <w:r w:rsidR="0037798C">
        <w:t xml:space="preserve">(see </w:t>
      </w:r>
      <w:r w:rsidR="0068732C">
        <w:t>Riley et al. in BMJ (2020)</w:t>
      </w:r>
      <w:r w:rsidR="0037798C">
        <w:t>)</w:t>
      </w:r>
      <w:r w:rsidR="0068732C">
        <w:t>, this approach</w:t>
      </w:r>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r w:rsidR="0068732C">
        <w:t>target populations' heat-health dynamics and risk profile</w:t>
      </w:r>
      <w:r w:rsidRPr="008C3F5F">
        <w:t>s</w:t>
      </w:r>
      <w:r w:rsidR="00815192" w:rsidRPr="00815192">
        <w:t>​</w:t>
      </w:r>
      <w:r w:rsidR="00815192">
        <w:t>.</w:t>
      </w:r>
      <w:r w:rsidR="00797944">
        <w:fldChar w:fldCharType="begin"/>
      </w:r>
      <w:r w:rsidR="00BF462B">
        <w:instrText xml:space="preserve"> ADDIN EN.CITE &lt;EndNote&gt;&lt;Cite&gt;&lt;Author&gt;Richard&lt;/Author&gt;&lt;Year&gt;2020&lt;/Year&gt;&lt;RecNum&gt;808&lt;/RecNum&gt;&lt;DisplayText&gt;[63]&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BF462B">
        <w:rPr>
          <w:noProof/>
        </w:rPr>
        <w:t>[63]</w:t>
      </w:r>
      <w:r w:rsidR="00797944">
        <w:fldChar w:fldCharType="end"/>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C51A3E">
      <w:pPr>
        <w:pStyle w:val="Style1"/>
      </w:pPr>
      <w:bookmarkStart w:id="2" w:name="_heading=h.30j0zll"/>
      <w:bookmarkEnd w:id="2"/>
      <w:r>
        <w:t xml:space="preserve">Objective Three: </w:t>
      </w:r>
      <w:r w:rsidR="40B171D2">
        <w:t>Develop an Early Warning System reflective of geospatial and individualised risk profiles</w:t>
      </w:r>
    </w:p>
    <w:p w14:paraId="640322DC" w14:textId="64BCB17A" w:rsidR="00F50D2B" w:rsidRPr="00F50D2B" w:rsidRDefault="0037798C" w:rsidP="00F17BF7">
      <w:pPr>
        <w:spacing w:before="280" w:after="280" w:line="240" w:lineRule="auto"/>
      </w:pPr>
      <w:r>
        <w:t>The</w:t>
      </w:r>
      <w:r w:rsidR="008C3F5F" w:rsidRPr="008C3F5F">
        <w:t xml:space="preserve"> third objective is to develop an Early Warning System (EWS) that integrates geospatial and individuali</w:t>
      </w:r>
      <w:r w:rsidR="00905781">
        <w:t>s</w:t>
      </w:r>
      <w:r w:rsidR="008C3F5F" w:rsidRPr="008C3F5F">
        <w:t xml:space="preserve">ed risk profiles of heat-related health impacts in Abidjan and Johannesburg, as depicted in </w:t>
      </w:r>
      <w:r w:rsidR="00BD3D55">
        <w:t>F</w:t>
      </w:r>
      <w:r w:rsidR="008C3F5F" w:rsidRPr="008C3F5F">
        <w:t xml:space="preserve">igure </w:t>
      </w:r>
      <w:r w:rsidR="00BD3D55">
        <w:t>2</w:t>
      </w:r>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r w:rsidR="00FD33EE">
        <w:t>refinin</w:t>
      </w:r>
      <w:r w:rsidR="00E72BB9">
        <w:t>g</w:t>
      </w:r>
      <w:r w:rsidR="008C3F5F" w:rsidRPr="008C3F5F">
        <w:t xml:space="preserve"> the forecast model, merging it</w:t>
      </w:r>
      <w:r w:rsidR="00A639C9">
        <w:t xml:space="preserve"> spatially</w:t>
      </w:r>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r w:rsidR="00905781">
        <w:t>s</w:t>
      </w:r>
      <w:r w:rsidR="008C3F5F" w:rsidRPr="008C3F5F">
        <w:t>es inter-agency coordination and community outreach for effective heat risk mitigation</w:t>
      </w:r>
      <w:r>
        <w:t xml:space="preserve"> </w:t>
      </w:r>
      <w:r w:rsidR="00185344">
        <w:fldChar w:fldCharType="begin"/>
      </w:r>
      <w:r w:rsidR="00BF462B">
        <w:instrText xml:space="preserve"> ADDIN EN.CITE &lt;EndNote&gt;&lt;Cite&gt;&lt;Author&gt;Jaiswal&lt;/Author&gt;&lt;Year&gt;2018&lt;/Year&gt;&lt;RecNum&gt;806&lt;/RecNum&gt;&lt;DisplayText&gt;[64]&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BF462B">
        <w:rPr>
          <w:noProof/>
        </w:rPr>
        <w:t>[64]</w:t>
      </w:r>
      <w:r w:rsidR="00185344">
        <w:fldChar w:fldCharType="end"/>
      </w:r>
      <w:r w:rsidR="00D9194A">
        <w:t>.</w:t>
      </w:r>
    </w:p>
    <w:p w14:paraId="4BAE0B32" w14:textId="6E654BDD" w:rsidR="00F50D2B" w:rsidRDefault="00F50D2B" w:rsidP="00F17BF7">
      <w:pPr>
        <w:spacing w:before="280" w:after="280" w:line="240" w:lineRule="auto"/>
      </w:pPr>
      <w:r w:rsidRPr="00F50D2B">
        <w:t xml:space="preserve">While our EWS aims to provide advanced warnings, we acknowledge the challenges of long-term forecasting. </w:t>
      </w:r>
      <w:r w:rsidR="00814924">
        <w:t>Prediction accuracy</w:t>
      </w:r>
      <w:r w:rsidRPr="00F50D2B">
        <w:t xml:space="preserve"> depends on data reliability, model complexity, and weather variability. Continuous model refinement is essential for improving predictive capabilities</w:t>
      </w:r>
      <w:r>
        <w:t>.</w:t>
      </w:r>
    </w:p>
    <w:p w14:paraId="19993B89" w14:textId="77777777" w:rsidR="00FA79B6" w:rsidRDefault="40B171D2" w:rsidP="00C51A3E">
      <w:pPr>
        <w:pStyle w:val="Style1"/>
      </w:pPr>
      <w:r>
        <w:t>Patient and Public Involvement Statement</w:t>
      </w:r>
    </w:p>
    <w:p w14:paraId="268DB4BD" w14:textId="03D39616" w:rsidR="00FA79B6" w:rsidRDefault="0037798C" w:rsidP="00F17BF7">
      <w:r>
        <w:t>P</w:t>
      </w:r>
      <w:r w:rsidR="00A667D5" w:rsidRPr="00FA79B6">
        <w:t xml:space="preserve">ublic </w:t>
      </w:r>
      <w:r w:rsidR="00FA79B6" w:rsidRPr="00FA79B6">
        <w:t xml:space="preserve">and </w:t>
      </w:r>
      <w:r w:rsidR="00814924">
        <w:t>patient</w:t>
      </w:r>
      <w:r w:rsidR="00FA79B6" w:rsidRPr="00FA79B6">
        <w:t xml:space="preserve"> </w:t>
      </w:r>
      <w:r>
        <w:t>input is</w:t>
      </w:r>
      <w:r w:rsidR="00FA79B6" w:rsidRPr="00FA79B6">
        <w:t xml:space="preserve"> integral to our study, </w:t>
      </w:r>
      <w:r>
        <w:t xml:space="preserve">especially </w:t>
      </w:r>
      <w:r w:rsidR="00FA79B6" w:rsidRPr="00FA79B6">
        <w:t>informing our Early Warning System design</w:t>
      </w:r>
      <w:r w:rsidR="00814924">
        <w:t>: this</w:t>
      </w:r>
      <w:r>
        <w:t xml:space="preserve"> input </w:t>
      </w:r>
      <w:r w:rsidR="00814924">
        <w:t>will guide</w:t>
      </w:r>
      <w:r w:rsidR="00FA79B6" w:rsidRPr="00FA79B6">
        <w:t xml:space="preserve"> risk mitigation strategies and the development of user-friendly, actionable digital tools.</w:t>
      </w:r>
    </w:p>
    <w:p w14:paraId="31F37147" w14:textId="0F6A87BA" w:rsidR="00EA18A5" w:rsidRPr="00F50D2B" w:rsidRDefault="006F71E3" w:rsidP="00C51A3E">
      <w:pPr>
        <w:pStyle w:val="Style1"/>
      </w:pPr>
      <w:r w:rsidRPr="00F50D2B">
        <w:t>Project timeline</w:t>
      </w:r>
    </w:p>
    <w:p w14:paraId="1C9CCDA5" w14:textId="6396F9A1" w:rsidR="00EA18A5" w:rsidRDefault="00EA18A5" w:rsidP="00EA18A5">
      <w:r>
        <w:t>The project is funded to run from 2022- 2026.</w:t>
      </w:r>
    </w:p>
    <w:p w14:paraId="79114589" w14:textId="77777777" w:rsidR="00462C6E" w:rsidRDefault="00462C6E" w:rsidP="00FA79B6"/>
    <w:p w14:paraId="3A5328E0" w14:textId="20E45C13" w:rsidR="002205B1" w:rsidRDefault="40B171D2" w:rsidP="002A2960">
      <w:pPr>
        <w:pStyle w:val="Heading1"/>
      </w:pPr>
      <w:bookmarkStart w:id="3" w:name="_heading=h.1fob9te"/>
      <w:bookmarkEnd w:id="3"/>
      <w:r>
        <w:lastRenderedPageBreak/>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kp)</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61E86B23"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814924">
        <w:rPr>
          <w:rFonts w:eastAsia="Calibri"/>
        </w:rPr>
        <w:t>Careful deliberation is required for participants who have granted "narrow consent, " which restricts data sharing beyond the original study purpose</w:t>
      </w:r>
      <w:r w:rsidRPr="009D4915">
        <w:rPr>
          <w:rFonts w:eastAsia="Calibri"/>
        </w:rPr>
        <w:t>. If obtaining renewed consent is unfeasible or involves a disproportionate effort, we will seek an informed consent waiver from the appropriate ethics committee.</w:t>
      </w:r>
    </w:p>
    <w:p w14:paraId="07A5DF63" w14:textId="15C66EED" w:rsidR="009D4915" w:rsidRPr="009D4915" w:rsidRDefault="00814924" w:rsidP="009D4915">
      <w:pPr>
        <w:spacing w:before="120" w:after="120" w:line="240" w:lineRule="auto"/>
        <w:rPr>
          <w:rFonts w:eastAsia="Calibri"/>
        </w:rPr>
      </w:pPr>
      <w:r>
        <w:rPr>
          <w:rFonts w:eastAsia="Calibri"/>
        </w:rPr>
        <w:t>To</w:t>
      </w:r>
      <w:r w:rsidR="00124960">
        <w:rPr>
          <w:rFonts w:eastAsia="Calibri"/>
        </w:rPr>
        <w:t xml:space="preserve"> </w:t>
      </w:r>
      <w:r w:rsidR="006426A0">
        <w:rPr>
          <w:rFonts w:eastAsia="Calibri"/>
        </w:rPr>
        <w:t>protect</w:t>
      </w:r>
      <w:r w:rsidR="009D4915" w:rsidRPr="009D4915">
        <w:rPr>
          <w:rFonts w:eastAsia="Calibri"/>
        </w:rPr>
        <w:t xml:space="preserve"> potentially identifiable information</w:t>
      </w:r>
      <w:r w:rsidR="00124960">
        <w:rPr>
          <w:rFonts w:eastAsia="Calibri"/>
        </w:rPr>
        <w:t xml:space="preserve"> and </w:t>
      </w:r>
      <w:r>
        <w:rPr>
          <w:rFonts w:eastAsia="Calibri"/>
        </w:rPr>
        <w:t>minimise privacy risks (such as indirect identifiers like geographical data in the collected data), we will employ several protective measures,</w:t>
      </w:r>
      <w:r w:rsidR="00124960">
        <w:rPr>
          <w:rFonts w:eastAsia="Calibri"/>
        </w:rPr>
        <w:t xml:space="preserve"> including the restriction of identifiable data and </w:t>
      </w:r>
      <w:r>
        <w:rPr>
          <w:rFonts w:eastAsia="Calibri"/>
        </w:rPr>
        <w:t>the non-use of real names or other identifying factors. Data will be stored on</w:t>
      </w:r>
      <w:r w:rsidR="009D4915" w:rsidRPr="009D4915">
        <w:rPr>
          <w:rFonts w:eastAsia="Calibri"/>
        </w:rPr>
        <w:t xml:space="preserve"> a password-protected server with limited access. </w:t>
      </w:r>
      <w:r>
        <w:rPr>
          <w:rFonts w:eastAsia="Calibri"/>
        </w:rPr>
        <w:t>Follow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sidR="00124960">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AT Center</w:t>
      </w:r>
      <w:r>
        <w:t xml:space="preserve">. Steering Committee members represent six </w:t>
      </w:r>
      <w:r w:rsidR="00E42CC1">
        <w:t>South, East, and West African institutes</w:t>
      </w:r>
      <w:r>
        <w:t xml:space="preserve">. This study is led by Prof. Cisse of Ivory Coast's Peleforo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51C424AE" w:rsidR="00E96F48" w:rsidRPr="00E96F48" w:rsidRDefault="00814924" w:rsidP="00E96F48">
      <w:r>
        <w:t>Prompt dissemination of research findings is crucial to the HE</w:t>
      </w:r>
      <w:r w:rsidRPr="00814924">
        <w:rPr>
          <w:vertAlign w:val="superscript"/>
        </w:rPr>
        <w:t>2</w:t>
      </w:r>
      <w:r>
        <w:t>AT Center's effectiveness</w:t>
      </w:r>
      <w:r w:rsidR="00E96F48" w:rsidRPr="00E96F48">
        <w:t xml:space="preserve">. We </w:t>
      </w:r>
      <w:r w:rsidR="006426A0">
        <w:t>devised a</w:t>
      </w:r>
      <w:r w:rsidR="00E96F48" w:rsidRPr="00E96F48">
        <w:t xml:space="preserve"> strategy detailing publication types, authors, and release dates. Our findings will be shared with research and relevant </w:t>
      </w:r>
      <w:r w:rsidR="00D122CC">
        <w:t xml:space="preserve">working partners </w:t>
      </w:r>
      <w:r w:rsidR="00E96F48" w:rsidRPr="00E96F48">
        <w:t xml:space="preserve">to inform various levels of activities and update recommendations as needed. Timely dissemination is vital to </w:t>
      </w:r>
      <w:r>
        <w:t xml:space="preserve">the </w:t>
      </w:r>
      <w:r w:rsidR="00E96F48" w:rsidRPr="00E96F48">
        <w:t>HE</w:t>
      </w:r>
      <w:r w:rsidR="00E96F48" w:rsidRPr="00A05FB2">
        <w:rPr>
          <w:vertAlign w:val="superscript"/>
        </w:rPr>
        <w:t>2</w:t>
      </w:r>
      <w:r w:rsidR="00E96F48" w:rsidRPr="00E96F48">
        <w:t>AT Center's success and mission.</w:t>
      </w:r>
    </w:p>
    <w:p w14:paraId="374575DF" w14:textId="454E5906" w:rsidR="002205B1" w:rsidRDefault="40B171D2" w:rsidP="008E3026">
      <w:pPr>
        <w:pStyle w:val="Heading1"/>
      </w:pPr>
      <w:r>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lastRenderedPageBreak/>
        <w:t>Author Contributions</w:t>
      </w:r>
      <w:r w:rsidRPr="40B171D2">
        <w:rPr>
          <w:b/>
          <w:bCs/>
        </w:rPr>
        <w:t>:</w:t>
      </w:r>
    </w:p>
    <w:p w14:paraId="38A1E01A" w14:textId="0981E177" w:rsidR="00055D94" w:rsidRPr="00055D94" w:rsidRDefault="00055D94" w:rsidP="000416CA">
      <w:pPr>
        <w:pStyle w:val="Heading1"/>
        <w:numPr>
          <w:ilvl w:val="0"/>
          <w:numId w:val="0"/>
        </w:numPr>
      </w:pPr>
      <w:r w:rsidRPr="00055D94">
        <w:rPr>
          <w:rFonts w:asciiTheme="minorHAnsi" w:eastAsiaTheme="minorEastAsia" w:hAnsiTheme="minorHAnsi" w:cstheme="minorBidi"/>
          <w:caps w:val="0"/>
          <w:sz w:val="22"/>
          <w:szCs w:val="22"/>
        </w:rPr>
        <w:t>CJ, CP, SL, MFC</w:t>
      </w:r>
      <w:r w:rsidR="00F9538F" w:rsidRPr="00F9538F">
        <w:rPr>
          <w:rFonts w:asciiTheme="minorHAnsi" w:eastAsiaTheme="minorEastAsia" w:hAnsiTheme="minorHAnsi" w:cstheme="minorBidi"/>
          <w:caps w:val="0"/>
          <w:sz w:val="22"/>
          <w:szCs w:val="22"/>
        </w:rPr>
        <w:t>, and GC were involved in the research's conception and design</w:t>
      </w:r>
      <w:r w:rsidRPr="00055D94">
        <w:rPr>
          <w:rFonts w:asciiTheme="minorHAnsi" w:eastAsiaTheme="minorEastAsia" w:hAnsiTheme="minorHAnsi" w:cstheme="minorBidi"/>
          <w:caps w:val="0"/>
          <w:sz w:val="22"/>
          <w:szCs w:val="22"/>
        </w:rPr>
        <w:t>. CP, GM, and MFC obtained ethics approval. CP, MFC, and YEK were involved in data acquisition. CP, MFC and SL prepared the figures, and CP and CJ drafted the manuscript. AW was involved in the conception and design, reviewing the</w:t>
      </w:r>
      <w:r w:rsidR="007A78B9">
        <w:rPr>
          <w:rFonts w:asciiTheme="minorHAnsi" w:eastAsiaTheme="minorEastAsia" w:hAnsiTheme="minorHAnsi" w:cstheme="minorBidi"/>
          <w:caps w:val="0"/>
          <w:sz w:val="22"/>
          <w:szCs w:val="22"/>
        </w:rPr>
        <w:t xml:space="preserve"> structure of the paper</w:t>
      </w:r>
      <w:r w:rsidRPr="00055D94">
        <w:rPr>
          <w:rFonts w:asciiTheme="minorHAnsi" w:eastAsiaTheme="minorEastAsia" w:hAnsiTheme="minorHAnsi" w:cstheme="minorBidi"/>
          <w:caps w:val="0"/>
          <w:sz w:val="22"/>
          <w:szCs w:val="22"/>
        </w:rPr>
        <w:t>. All authors (CJ, CP, YEK, BRJ, KAM, MI, GM, MFC, SM, SL, PTM, EV, KE, BK, AW, and GC) were involved in the planning, conduct, and reporting of the work, editing and revising the manuscript, and approving the final version for submission.</w:t>
      </w:r>
    </w:p>
    <w:p w14:paraId="7A8C80F0" w14:textId="77B011A5" w:rsidR="002205B1" w:rsidRDefault="40B171D2" w:rsidP="008E3026">
      <w:pPr>
        <w:pStyle w:val="Heading1"/>
      </w:pPr>
      <w:r>
        <w:t xml:space="preserve">Funding statement: </w:t>
      </w:r>
    </w:p>
    <w:p w14:paraId="4D9BD005" w14:textId="6CC00BFD" w:rsidR="00D5234A" w:rsidRPr="00D5234A" w:rsidRDefault="00D5234A">
      <w:pPr>
        <w:rPr>
          <w:lang w:val="en-US"/>
        </w:rPr>
      </w:pPr>
      <w:r w:rsidRPr="00D5234A">
        <w:rPr>
          <w:lang w:val="en-US"/>
        </w:rPr>
        <w:t>Research reported in this publication was supported by the Fogarty International Center </w:t>
      </w:r>
      <w:r w:rsidR="00814924">
        <w:rPr>
          <w:lang w:val="en-US"/>
        </w:rPr>
        <w:t xml:space="preserve">, the </w:t>
      </w:r>
      <w:r w:rsidRPr="00D5234A">
        <w:rPr>
          <w:lang w:val="en-US"/>
        </w:rPr>
        <w:t>National Institute of Environmental Health Sciences (NIEHS)</w:t>
      </w:r>
      <w:r w:rsidR="00814924">
        <w:rPr>
          <w:lang w:val="en-US"/>
        </w:rPr>
        <w:t>,</w:t>
      </w:r>
      <w:r w:rsidRPr="00D5234A">
        <w:rPr>
          <w:lang w:val="en-US"/>
        </w:rPr>
        <w:t xml:space="preserve">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7375D1E"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3" w:tgtFrame="_new" w:history="1">
        <w:r w:rsidR="002A04C3" w:rsidRPr="00877B69">
          <w:rPr>
            <w:rStyle w:val="Hyperlink"/>
          </w:rPr>
          <w:t>cjack@csag.uct.ac.za</w:t>
        </w:r>
      </w:hyperlink>
      <w:r w:rsidR="002A04C3" w:rsidRPr="002A04C3">
        <w:t>. The request will be reviewed</w:t>
      </w:r>
      <w:r w:rsidR="00814924">
        <w:t xml:space="preserve">, and data will be shared subject to the approval of the request, ensuring the purpose aligns with ethical standards and that </w:t>
      </w:r>
      <w:r w:rsidR="002A04C3" w:rsidRPr="002A04C3">
        <w:t xml:space="preserve">the </w:t>
      </w:r>
      <w:r w:rsidR="00814924">
        <w:t>participants' privacy</w:t>
      </w:r>
      <w:r w:rsidR="002A04C3" w:rsidRPr="002A04C3">
        <w:t xml:space="preserve"> is protected.</w:t>
      </w:r>
    </w:p>
    <w:p w14:paraId="545DB6C5" w14:textId="77777777" w:rsidR="002205B1" w:rsidRDefault="40B171D2" w:rsidP="008E3026">
      <w:pPr>
        <w:pStyle w:val="Heading1"/>
      </w:pPr>
      <w:r>
        <w:t>References</w:t>
      </w:r>
    </w:p>
    <w:p w14:paraId="2A3982CD" w14:textId="77777777" w:rsidR="002205B1" w:rsidRDefault="002205B1"/>
    <w:p w14:paraId="016C9177" w14:textId="412480B3" w:rsidR="00BF462B" w:rsidRPr="00BF462B" w:rsidRDefault="008B2DB9" w:rsidP="00BF462B">
      <w:pPr>
        <w:pStyle w:val="EndNoteBibliography"/>
        <w:spacing w:after="0"/>
        <w:ind w:left="720" w:hanging="720"/>
        <w:rPr>
          <w:i/>
          <w:noProof/>
        </w:rPr>
      </w:pPr>
      <w:r>
        <w:fldChar w:fldCharType="begin"/>
      </w:r>
      <w:r>
        <w:instrText xml:space="preserve"> ADDIN EN.REFLIST </w:instrText>
      </w:r>
      <w:r>
        <w:fldChar w:fldCharType="separate"/>
      </w:r>
      <w:r w:rsidR="00BF462B" w:rsidRPr="00BF462B">
        <w:rPr>
          <w:noProof/>
        </w:rPr>
        <w:t>1.</w:t>
      </w:r>
      <w:r w:rsidR="00BF462B" w:rsidRPr="00BF462B">
        <w:rPr>
          <w:noProof/>
        </w:rPr>
        <w:tab/>
      </w:r>
      <w:r w:rsidR="00BF462B" w:rsidRPr="00BF462B">
        <w:rPr>
          <w:i/>
          <w:noProof/>
        </w:rPr>
        <w:t xml:space="preserve"> Harnessing Data Science for Health Discovery and Innovation in Africa (DS-I Africa). Retrieved from </w:t>
      </w:r>
      <w:hyperlink r:id="rId14" w:history="1">
        <w:r w:rsidR="00BF462B" w:rsidRPr="00BF462B">
          <w:rPr>
            <w:rStyle w:val="Hyperlink"/>
            <w:i/>
            <w:noProof/>
          </w:rPr>
          <w:t>https://commonfund.nih.gov/AfricaData</w:t>
        </w:r>
      </w:hyperlink>
      <w:r w:rsidR="00BF462B" w:rsidRPr="00BF462B">
        <w:rPr>
          <w:i/>
          <w:noProof/>
        </w:rPr>
        <w:t>.</w:t>
      </w:r>
    </w:p>
    <w:p w14:paraId="26BAC3DC" w14:textId="77777777" w:rsidR="00BF462B" w:rsidRPr="00BF462B" w:rsidRDefault="00BF462B" w:rsidP="00BF462B">
      <w:pPr>
        <w:pStyle w:val="EndNoteBibliography"/>
        <w:spacing w:after="0"/>
        <w:ind w:left="720" w:hanging="720"/>
        <w:rPr>
          <w:noProof/>
        </w:rPr>
      </w:pPr>
      <w:r w:rsidRPr="00BF462B">
        <w:rPr>
          <w:noProof/>
        </w:rPr>
        <w:t>2.</w:t>
      </w:r>
      <w:r w:rsidRPr="00BF462B">
        <w:rPr>
          <w:noProof/>
        </w:rPr>
        <w:tab/>
        <w:t xml:space="preserve">Johnson, D.P., J.S. Wilson, and G.C. Luber, </w:t>
      </w:r>
      <w:r w:rsidRPr="00BF462B">
        <w:rPr>
          <w:i/>
          <w:noProof/>
        </w:rPr>
        <w:t>Socioeconomic indicators of heat-related health risk supplemented with remotely sensed data.</w:t>
      </w:r>
      <w:r w:rsidRPr="00BF462B">
        <w:rPr>
          <w:noProof/>
        </w:rPr>
        <w:t xml:space="preserve"> International Journal of Health Geographics, 2009. </w:t>
      </w:r>
      <w:r w:rsidRPr="00BF462B">
        <w:rPr>
          <w:b/>
          <w:noProof/>
        </w:rPr>
        <w:t>8</w:t>
      </w:r>
      <w:r w:rsidRPr="00BF462B">
        <w:rPr>
          <w:noProof/>
        </w:rPr>
        <w:t>(1): p. 57.</w:t>
      </w:r>
    </w:p>
    <w:p w14:paraId="0ED9993D" w14:textId="77777777" w:rsidR="00BF462B" w:rsidRPr="00BF462B" w:rsidRDefault="00BF462B" w:rsidP="00BF462B">
      <w:pPr>
        <w:pStyle w:val="EndNoteBibliography"/>
        <w:spacing w:after="0"/>
        <w:ind w:left="720" w:hanging="720"/>
        <w:rPr>
          <w:noProof/>
        </w:rPr>
      </w:pPr>
      <w:r w:rsidRPr="00BF462B">
        <w:rPr>
          <w:noProof/>
        </w:rPr>
        <w:t>3.</w:t>
      </w:r>
      <w:r w:rsidRPr="00BF462B">
        <w:rPr>
          <w:noProof/>
        </w:rPr>
        <w:tab/>
        <w:t xml:space="preserve">Jung, J., et al., </w:t>
      </w:r>
      <w:r w:rsidRPr="00BF462B">
        <w:rPr>
          <w:i/>
          <w:noProof/>
        </w:rPr>
        <w:t>Heat illness data strengthens vulnerability maps.</w:t>
      </w:r>
      <w:r w:rsidRPr="00BF462B">
        <w:rPr>
          <w:noProof/>
        </w:rPr>
        <w:t xml:space="preserve"> BMC Public Health, 2021. </w:t>
      </w:r>
      <w:r w:rsidRPr="00BF462B">
        <w:rPr>
          <w:b/>
          <w:noProof/>
        </w:rPr>
        <w:t>21</w:t>
      </w:r>
      <w:r w:rsidRPr="00BF462B">
        <w:rPr>
          <w:noProof/>
        </w:rPr>
        <w:t>(1): p. 1999.</w:t>
      </w:r>
    </w:p>
    <w:p w14:paraId="5570CBB5" w14:textId="77777777" w:rsidR="00BF462B" w:rsidRPr="00BF462B" w:rsidRDefault="00BF462B" w:rsidP="00BF462B">
      <w:pPr>
        <w:pStyle w:val="EndNoteBibliography"/>
        <w:spacing w:after="0"/>
        <w:ind w:left="720" w:hanging="720"/>
        <w:rPr>
          <w:noProof/>
        </w:rPr>
      </w:pPr>
      <w:r w:rsidRPr="00BF462B">
        <w:rPr>
          <w:noProof/>
        </w:rPr>
        <w:t>4.</w:t>
      </w:r>
      <w:r w:rsidRPr="00BF462B">
        <w:rPr>
          <w:noProof/>
        </w:rPr>
        <w:tab/>
        <w:t xml:space="preserve">Xu, R., et al., </w:t>
      </w:r>
      <w:r w:rsidRPr="00BF462B">
        <w:rPr>
          <w:i/>
          <w:noProof/>
        </w:rPr>
        <w:t>Socioeconomic level and associations between heat exposure and all-cause and cause-specific hospitalization in 1,814 Brazilian cities: A nationwide case-crossover study.</w:t>
      </w:r>
      <w:r w:rsidRPr="00BF462B">
        <w:rPr>
          <w:noProof/>
        </w:rPr>
        <w:t xml:space="preserve"> PLoS Medicine, 2020. </w:t>
      </w:r>
      <w:r w:rsidRPr="00BF462B">
        <w:rPr>
          <w:b/>
          <w:noProof/>
        </w:rPr>
        <w:t>17</w:t>
      </w:r>
      <w:r w:rsidRPr="00BF462B">
        <w:rPr>
          <w:noProof/>
        </w:rPr>
        <w:t>(10): p. e1003369.</w:t>
      </w:r>
    </w:p>
    <w:p w14:paraId="50BB1266" w14:textId="77777777" w:rsidR="00BF462B" w:rsidRPr="00BF462B" w:rsidRDefault="00BF462B" w:rsidP="00BF462B">
      <w:pPr>
        <w:pStyle w:val="EndNoteBibliography"/>
        <w:spacing w:after="0"/>
        <w:ind w:left="720" w:hanging="720"/>
        <w:rPr>
          <w:noProof/>
        </w:rPr>
      </w:pPr>
      <w:r w:rsidRPr="00BF462B">
        <w:rPr>
          <w:noProof/>
        </w:rPr>
        <w:t>5.</w:t>
      </w:r>
      <w:r w:rsidRPr="00BF462B">
        <w:rPr>
          <w:noProof/>
        </w:rPr>
        <w:tab/>
        <w:t xml:space="preserve">Ncongwane, K.P., et al., </w:t>
      </w:r>
      <w:r w:rsidRPr="00BF462B">
        <w:rPr>
          <w:i/>
          <w:noProof/>
        </w:rPr>
        <w:t>A Literature Review of the Impacts of Heat Stress on Human Health across Africa.</w:t>
      </w:r>
      <w:r w:rsidRPr="00BF462B">
        <w:rPr>
          <w:noProof/>
        </w:rPr>
        <w:t xml:space="preserve"> Sustainability, 2021. </w:t>
      </w:r>
      <w:r w:rsidRPr="00BF462B">
        <w:rPr>
          <w:b/>
          <w:noProof/>
        </w:rPr>
        <w:t>13</w:t>
      </w:r>
      <w:r w:rsidRPr="00BF462B">
        <w:rPr>
          <w:noProof/>
        </w:rPr>
        <w:t>(9): p. 5312.</w:t>
      </w:r>
    </w:p>
    <w:p w14:paraId="5A2B877F" w14:textId="77777777" w:rsidR="00BF462B" w:rsidRPr="00BF462B" w:rsidRDefault="00BF462B" w:rsidP="00BF462B">
      <w:pPr>
        <w:pStyle w:val="EndNoteBibliography"/>
        <w:spacing w:after="0"/>
        <w:ind w:left="720" w:hanging="720"/>
        <w:rPr>
          <w:noProof/>
        </w:rPr>
      </w:pPr>
      <w:r w:rsidRPr="00BF462B">
        <w:rPr>
          <w:noProof/>
        </w:rPr>
        <w:t>6.</w:t>
      </w:r>
      <w:r w:rsidRPr="00BF462B">
        <w:rPr>
          <w:noProof/>
        </w:rPr>
        <w:tab/>
        <w:t xml:space="preserve">Pasquini, L., et al., </w:t>
      </w:r>
      <w:r w:rsidRPr="00BF462B">
        <w:rPr>
          <w:i/>
          <w:noProof/>
        </w:rPr>
        <w:t>Emerging climate change-related public health challenges in Africa: A case study of the heat-health vulnerability of informal settlement residents in Dar es Salaam, Tanzania.</w:t>
      </w:r>
      <w:r w:rsidRPr="00BF462B">
        <w:rPr>
          <w:noProof/>
        </w:rPr>
        <w:t xml:space="preserve"> Sci Total Environ, 2020. </w:t>
      </w:r>
      <w:r w:rsidRPr="00BF462B">
        <w:rPr>
          <w:b/>
          <w:noProof/>
        </w:rPr>
        <w:t>747</w:t>
      </w:r>
      <w:r w:rsidRPr="00BF462B">
        <w:rPr>
          <w:noProof/>
        </w:rPr>
        <w:t>: p. 141355.</w:t>
      </w:r>
    </w:p>
    <w:p w14:paraId="45D35330" w14:textId="77777777" w:rsidR="00BF462B" w:rsidRPr="00BF462B" w:rsidRDefault="00BF462B" w:rsidP="00BF462B">
      <w:pPr>
        <w:pStyle w:val="EndNoteBibliography"/>
        <w:spacing w:after="0"/>
        <w:ind w:left="720" w:hanging="720"/>
        <w:rPr>
          <w:noProof/>
        </w:rPr>
      </w:pPr>
      <w:r w:rsidRPr="00BF462B">
        <w:rPr>
          <w:noProof/>
        </w:rPr>
        <w:lastRenderedPageBreak/>
        <w:t>7.</w:t>
      </w:r>
      <w:r w:rsidRPr="00BF462B">
        <w:rPr>
          <w:noProof/>
        </w:rPr>
        <w:tab/>
        <w:t xml:space="preserve">Wright, C.Y., et al., </w:t>
      </w:r>
      <w:r w:rsidRPr="00BF462B">
        <w:rPr>
          <w:i/>
          <w:noProof/>
        </w:rPr>
        <w:t>Socio-economic, infrastructural and health-related risk factors associated with adverse heat-health effects reportedly experienced during hot weather in South Africa.</w:t>
      </w:r>
      <w:r w:rsidRPr="00BF462B">
        <w:rPr>
          <w:noProof/>
        </w:rPr>
        <w:t xml:space="preserve"> Pan Afr Med J, 2019. </w:t>
      </w:r>
      <w:r w:rsidRPr="00BF462B">
        <w:rPr>
          <w:b/>
          <w:noProof/>
        </w:rPr>
        <w:t>34</w:t>
      </w:r>
      <w:r w:rsidRPr="00BF462B">
        <w:rPr>
          <w:noProof/>
        </w:rPr>
        <w:t>: p. 40.</w:t>
      </w:r>
    </w:p>
    <w:p w14:paraId="2D4075F8" w14:textId="77777777" w:rsidR="00BF462B" w:rsidRPr="00BF462B" w:rsidRDefault="00BF462B" w:rsidP="00BF462B">
      <w:pPr>
        <w:pStyle w:val="EndNoteBibliography"/>
        <w:spacing w:after="0"/>
        <w:ind w:left="720" w:hanging="720"/>
        <w:rPr>
          <w:noProof/>
        </w:rPr>
      </w:pPr>
      <w:r w:rsidRPr="00BF462B">
        <w:rPr>
          <w:noProof/>
        </w:rPr>
        <w:t>8.</w:t>
      </w:r>
      <w:r w:rsidRPr="00BF462B">
        <w:rPr>
          <w:noProof/>
        </w:rPr>
        <w:tab/>
        <w:t xml:space="preserve">Igun, E., et al., </w:t>
      </w:r>
      <w:r w:rsidRPr="00BF462B">
        <w:rPr>
          <w:i/>
          <w:noProof/>
        </w:rPr>
        <w:t>Enhanced nighttime heatwaves over African urban clusters.</w:t>
      </w:r>
      <w:r w:rsidRPr="00BF462B">
        <w:rPr>
          <w:noProof/>
        </w:rPr>
        <w:t xml:space="preserve"> Environmental Research Letters, 2022. </w:t>
      </w:r>
      <w:r w:rsidRPr="00BF462B">
        <w:rPr>
          <w:b/>
          <w:noProof/>
        </w:rPr>
        <w:t>18</w:t>
      </w:r>
      <w:r w:rsidRPr="00BF462B">
        <w:rPr>
          <w:noProof/>
        </w:rPr>
        <w:t>.</w:t>
      </w:r>
    </w:p>
    <w:p w14:paraId="3EE08975" w14:textId="77777777" w:rsidR="00BF462B" w:rsidRPr="00BF462B" w:rsidRDefault="00BF462B" w:rsidP="00BF462B">
      <w:pPr>
        <w:pStyle w:val="EndNoteBibliography"/>
        <w:spacing w:after="0"/>
        <w:ind w:left="720" w:hanging="720"/>
        <w:rPr>
          <w:noProof/>
        </w:rPr>
      </w:pPr>
      <w:r w:rsidRPr="00BF462B">
        <w:rPr>
          <w:noProof/>
        </w:rPr>
        <w:t>9.</w:t>
      </w:r>
      <w:r w:rsidRPr="00BF462B">
        <w:rPr>
          <w:noProof/>
        </w:rPr>
        <w:tab/>
        <w:t xml:space="preserve">Enete, I., </w:t>
      </w:r>
      <w:r w:rsidRPr="00BF462B">
        <w:rPr>
          <w:i/>
          <w:noProof/>
        </w:rPr>
        <w:t>Assessment of Health Related Impacts of Urban Heat Island (UHI) in Douala Metropolis, Cameroon.</w:t>
      </w:r>
      <w:r w:rsidRPr="00BF462B">
        <w:rPr>
          <w:noProof/>
        </w:rPr>
        <w:t xml:space="preserve"> International Journal of Environmental Protection and Policy, 2014. </w:t>
      </w:r>
      <w:r w:rsidRPr="00BF462B">
        <w:rPr>
          <w:b/>
          <w:noProof/>
        </w:rPr>
        <w:t>2</w:t>
      </w:r>
      <w:r w:rsidRPr="00BF462B">
        <w:rPr>
          <w:noProof/>
        </w:rPr>
        <w:t>: p. 35.</w:t>
      </w:r>
    </w:p>
    <w:p w14:paraId="52D7AD9C" w14:textId="77777777" w:rsidR="00BF462B" w:rsidRPr="00BF462B" w:rsidRDefault="00BF462B" w:rsidP="00BF462B">
      <w:pPr>
        <w:pStyle w:val="EndNoteBibliography"/>
        <w:spacing w:after="0"/>
        <w:ind w:left="720" w:hanging="720"/>
        <w:rPr>
          <w:noProof/>
        </w:rPr>
      </w:pPr>
      <w:r w:rsidRPr="00BF462B">
        <w:rPr>
          <w:noProof/>
        </w:rPr>
        <w:t>10.</w:t>
      </w:r>
      <w:r w:rsidRPr="00BF462B">
        <w:rPr>
          <w:noProof/>
        </w:rPr>
        <w:tab/>
        <w:t xml:space="preserve">Rohat, G., et al., </w:t>
      </w:r>
      <w:r w:rsidRPr="00BF462B">
        <w:rPr>
          <w:i/>
          <w:noProof/>
        </w:rPr>
        <w:t>Projections of human exposure to dangerous heat in African cities under multiple socioeconomic and climate scenarios.</w:t>
      </w:r>
      <w:r w:rsidRPr="00BF462B">
        <w:rPr>
          <w:noProof/>
        </w:rPr>
        <w:t xml:space="preserve"> Earth's Future, 2019. </w:t>
      </w:r>
      <w:r w:rsidRPr="00BF462B">
        <w:rPr>
          <w:b/>
          <w:noProof/>
        </w:rPr>
        <w:t>7</w:t>
      </w:r>
      <w:r w:rsidRPr="00BF462B">
        <w:rPr>
          <w:noProof/>
        </w:rPr>
        <w:t>(5): p. 528-546.</w:t>
      </w:r>
    </w:p>
    <w:p w14:paraId="31F80EA0" w14:textId="77777777" w:rsidR="00BF462B" w:rsidRPr="00BF462B" w:rsidRDefault="00BF462B" w:rsidP="00BF462B">
      <w:pPr>
        <w:pStyle w:val="EndNoteBibliography"/>
        <w:spacing w:after="0"/>
        <w:ind w:left="720" w:hanging="720"/>
        <w:rPr>
          <w:noProof/>
        </w:rPr>
      </w:pPr>
      <w:r w:rsidRPr="00BF462B">
        <w:rPr>
          <w:noProof/>
        </w:rPr>
        <w:t>11.</w:t>
      </w:r>
      <w:r w:rsidRPr="00BF462B">
        <w:rPr>
          <w:noProof/>
        </w:rPr>
        <w:tab/>
        <w:t xml:space="preserve">Thiaw, W.M., et al., </w:t>
      </w:r>
      <w:r w:rsidRPr="00BF462B">
        <w:rPr>
          <w:i/>
          <w:noProof/>
        </w:rPr>
        <w:t>Toward Experimental Heat–Health Early Warning in Africa.</w:t>
      </w:r>
      <w:r w:rsidRPr="00BF462B">
        <w:rPr>
          <w:noProof/>
        </w:rPr>
        <w:t xml:space="preserve"> Bulletin of the American Meteorological Society, 2022.</w:t>
      </w:r>
    </w:p>
    <w:p w14:paraId="3595A8DC" w14:textId="77777777" w:rsidR="00BF462B" w:rsidRPr="00BF462B" w:rsidRDefault="00BF462B" w:rsidP="00BF462B">
      <w:pPr>
        <w:pStyle w:val="EndNoteBibliography"/>
        <w:spacing w:after="0"/>
        <w:ind w:left="720" w:hanging="720"/>
        <w:rPr>
          <w:noProof/>
        </w:rPr>
      </w:pPr>
      <w:r w:rsidRPr="00BF462B">
        <w:rPr>
          <w:noProof/>
        </w:rPr>
        <w:t>12.</w:t>
      </w:r>
      <w:r w:rsidRPr="00BF462B">
        <w:rPr>
          <w:noProof/>
        </w:rPr>
        <w:tab/>
        <w:t xml:space="preserve">Chapman, S., et al., </w:t>
      </w:r>
      <w:r w:rsidRPr="00BF462B">
        <w:rPr>
          <w:i/>
          <w:noProof/>
        </w:rPr>
        <w:t>Past and projected climate change impacts on heat-related child mortality in Africa.</w:t>
      </w:r>
      <w:r w:rsidRPr="00BF462B">
        <w:rPr>
          <w:noProof/>
        </w:rPr>
        <w:t xml:space="preserve"> Environmental Research Letters, 2022. </w:t>
      </w:r>
      <w:r w:rsidRPr="00BF462B">
        <w:rPr>
          <w:b/>
          <w:noProof/>
        </w:rPr>
        <w:t>17</w:t>
      </w:r>
      <w:r w:rsidRPr="00BF462B">
        <w:rPr>
          <w:noProof/>
        </w:rPr>
        <w:t>(7): p. 074028.</w:t>
      </w:r>
    </w:p>
    <w:p w14:paraId="2B55EDF1" w14:textId="77777777" w:rsidR="00BF462B" w:rsidRPr="00BF462B" w:rsidRDefault="00BF462B" w:rsidP="00BF462B">
      <w:pPr>
        <w:pStyle w:val="EndNoteBibliography"/>
        <w:spacing w:after="0"/>
        <w:ind w:left="720" w:hanging="720"/>
        <w:rPr>
          <w:noProof/>
        </w:rPr>
      </w:pPr>
      <w:r w:rsidRPr="00BF462B">
        <w:rPr>
          <w:noProof/>
        </w:rPr>
        <w:t>13.</w:t>
      </w:r>
      <w:r w:rsidRPr="00BF462B">
        <w:rPr>
          <w:noProof/>
        </w:rPr>
        <w:tab/>
        <w:t xml:space="preserve">Lwasa, S., </w:t>
      </w:r>
      <w:r w:rsidRPr="00BF462B">
        <w:rPr>
          <w:i/>
          <w:noProof/>
        </w:rPr>
        <w:t>Managing African Urbanization in the Context of Environmental Change.</w:t>
      </w:r>
      <w:r w:rsidRPr="00BF462B">
        <w:rPr>
          <w:noProof/>
        </w:rPr>
        <w:t xml:space="preserve"> Interactions, 2014. </w:t>
      </w:r>
      <w:r w:rsidRPr="00BF462B">
        <w:rPr>
          <w:b/>
          <w:noProof/>
        </w:rPr>
        <w:t>2</w:t>
      </w:r>
      <w:r w:rsidRPr="00BF462B">
        <w:rPr>
          <w:noProof/>
        </w:rPr>
        <w:t>.</w:t>
      </w:r>
    </w:p>
    <w:p w14:paraId="0960866E" w14:textId="77777777" w:rsidR="00BF462B" w:rsidRPr="00BF462B" w:rsidRDefault="00BF462B" w:rsidP="00BF462B">
      <w:pPr>
        <w:pStyle w:val="EndNoteBibliography"/>
        <w:spacing w:after="0"/>
        <w:ind w:left="720" w:hanging="720"/>
        <w:rPr>
          <w:noProof/>
        </w:rPr>
      </w:pPr>
      <w:r w:rsidRPr="00BF462B">
        <w:rPr>
          <w:noProof/>
        </w:rPr>
        <w:t>14.</w:t>
      </w:r>
      <w:r w:rsidRPr="00BF462B">
        <w:rPr>
          <w:noProof/>
        </w:rPr>
        <w:tab/>
        <w:t xml:space="preserve">Wang, Y.P. and K. Kintrea, </w:t>
      </w:r>
      <w:r w:rsidRPr="00BF462B">
        <w:rPr>
          <w:i/>
          <w:noProof/>
        </w:rPr>
        <w:t>Urban Expansion and Land Use Changes in Asia and Africa.</w:t>
      </w:r>
      <w:r w:rsidRPr="00BF462B">
        <w:rPr>
          <w:noProof/>
        </w:rPr>
        <w:t xml:space="preserve"> Environment and Urbanization Asia, 2021. </w:t>
      </w:r>
      <w:r w:rsidRPr="00BF462B">
        <w:rPr>
          <w:b/>
          <w:noProof/>
        </w:rPr>
        <w:t>12</w:t>
      </w:r>
      <w:r w:rsidRPr="00BF462B">
        <w:rPr>
          <w:noProof/>
        </w:rPr>
        <w:t>: p. S13 - S17.</w:t>
      </w:r>
    </w:p>
    <w:p w14:paraId="660F44D6" w14:textId="77777777" w:rsidR="00BF462B" w:rsidRPr="00BF462B" w:rsidRDefault="00BF462B" w:rsidP="00BF462B">
      <w:pPr>
        <w:pStyle w:val="EndNoteBibliography"/>
        <w:spacing w:after="0"/>
        <w:ind w:left="720" w:hanging="720"/>
        <w:rPr>
          <w:noProof/>
        </w:rPr>
      </w:pPr>
      <w:r w:rsidRPr="00BF462B">
        <w:rPr>
          <w:noProof/>
        </w:rPr>
        <w:t>15.</w:t>
      </w:r>
      <w:r w:rsidRPr="00BF462B">
        <w:rPr>
          <w:noProof/>
        </w:rPr>
        <w:tab/>
        <w:t xml:space="preserve">Abrahams, C. and D. Everatt, </w:t>
      </w:r>
      <w:r w:rsidRPr="00BF462B">
        <w:rPr>
          <w:i/>
          <w:noProof/>
        </w:rPr>
        <w:t>City Profile: Johannesburg, South Africa.</w:t>
      </w:r>
      <w:r w:rsidRPr="00BF462B">
        <w:rPr>
          <w:noProof/>
        </w:rPr>
        <w:t xml:space="preserve"> Environment and Urbanization Asia, 2019. </w:t>
      </w:r>
      <w:r w:rsidRPr="00BF462B">
        <w:rPr>
          <w:b/>
          <w:noProof/>
        </w:rPr>
        <w:t>10</w:t>
      </w:r>
      <w:r w:rsidRPr="00BF462B">
        <w:rPr>
          <w:noProof/>
        </w:rPr>
        <w:t>: p. 255 - 270.</w:t>
      </w:r>
    </w:p>
    <w:p w14:paraId="6848B237" w14:textId="77777777" w:rsidR="00BF462B" w:rsidRPr="00BF462B" w:rsidRDefault="00BF462B" w:rsidP="00BF462B">
      <w:pPr>
        <w:pStyle w:val="EndNoteBibliography"/>
        <w:spacing w:after="0"/>
        <w:ind w:left="720" w:hanging="720"/>
        <w:rPr>
          <w:noProof/>
        </w:rPr>
      </w:pPr>
      <w:r w:rsidRPr="00BF462B">
        <w:rPr>
          <w:noProof/>
        </w:rPr>
        <w:t>16.</w:t>
      </w:r>
      <w:r w:rsidRPr="00BF462B">
        <w:rPr>
          <w:noProof/>
        </w:rPr>
        <w:tab/>
        <w:t xml:space="preserve">Rees, H.V., et al., </w:t>
      </w:r>
      <w:r w:rsidRPr="00BF462B">
        <w:rPr>
          <w:i/>
          <w:noProof/>
        </w:rPr>
        <w:t>At the Heart of the Problem: Health in Johannesburg’s Inner-City.</w:t>
      </w:r>
      <w:r w:rsidRPr="00BF462B">
        <w:rPr>
          <w:noProof/>
        </w:rPr>
        <w:t xml:space="preserve"> BMC Public Health, 2017. </w:t>
      </w:r>
      <w:r w:rsidRPr="00BF462B">
        <w:rPr>
          <w:b/>
          <w:noProof/>
        </w:rPr>
        <w:t>17</w:t>
      </w:r>
      <w:r w:rsidRPr="00BF462B">
        <w:rPr>
          <w:noProof/>
        </w:rPr>
        <w:t>.</w:t>
      </w:r>
    </w:p>
    <w:p w14:paraId="72CDCCA2" w14:textId="6605F5C7" w:rsidR="00BF462B" w:rsidRPr="00BF462B" w:rsidRDefault="00BF462B" w:rsidP="00BF462B">
      <w:pPr>
        <w:pStyle w:val="EndNoteBibliography"/>
        <w:spacing w:after="0"/>
        <w:ind w:left="720" w:hanging="720"/>
        <w:rPr>
          <w:i/>
          <w:noProof/>
        </w:rPr>
      </w:pPr>
      <w:r w:rsidRPr="00BF462B">
        <w:rPr>
          <w:noProof/>
        </w:rPr>
        <w:t>17.</w:t>
      </w:r>
      <w:r w:rsidRPr="00BF462B">
        <w:rPr>
          <w:noProof/>
        </w:rPr>
        <w:tab/>
      </w:r>
      <w:r w:rsidRPr="00BF462B">
        <w:rPr>
          <w:i/>
          <w:noProof/>
        </w:rPr>
        <w:t xml:space="preserve">Macrotrends. (2023). Johannesburg, South Africa Metro Area Population 1950-2023. Retrieved May 23, 2023, from </w:t>
      </w:r>
      <w:hyperlink r:id="rId15" w:history="1">
        <w:r w:rsidRPr="00BF462B">
          <w:rPr>
            <w:rStyle w:val="Hyperlink"/>
            <w:i/>
            <w:noProof/>
          </w:rPr>
          <w:t>https://www.macrotrends.net/cities/22486/johannesburg/population</w:t>
        </w:r>
      </w:hyperlink>
      <w:r w:rsidRPr="00BF462B">
        <w:rPr>
          <w:i/>
          <w:noProof/>
        </w:rPr>
        <w:t>.</w:t>
      </w:r>
    </w:p>
    <w:p w14:paraId="63C2748F" w14:textId="77777777" w:rsidR="00BF462B" w:rsidRPr="00BF462B" w:rsidRDefault="00BF462B" w:rsidP="00BF462B">
      <w:pPr>
        <w:pStyle w:val="EndNoteBibliography"/>
        <w:spacing w:after="0"/>
        <w:ind w:left="720" w:hanging="720"/>
        <w:rPr>
          <w:noProof/>
        </w:rPr>
      </w:pPr>
      <w:r w:rsidRPr="00BF462B">
        <w:rPr>
          <w:noProof/>
        </w:rPr>
        <w:t>18.</w:t>
      </w:r>
      <w:r w:rsidRPr="00BF462B">
        <w:rPr>
          <w:noProof/>
        </w:rPr>
        <w:tab/>
        <w:t xml:space="preserve">Venter, Z.S., et al., </w:t>
      </w:r>
      <w:r w:rsidRPr="00BF462B">
        <w:rPr>
          <w:i/>
          <w:noProof/>
        </w:rPr>
        <w:t>Green Apartheid: Urban green infrastructure remains unequally distributed across income and race geographies in South Africa.</w:t>
      </w:r>
      <w:r w:rsidRPr="00BF462B">
        <w:rPr>
          <w:noProof/>
        </w:rPr>
        <w:t xml:space="preserve"> Landscape and Urban Planning, 2020. </w:t>
      </w:r>
      <w:r w:rsidRPr="00BF462B">
        <w:rPr>
          <w:b/>
          <w:noProof/>
        </w:rPr>
        <w:t>203</w:t>
      </w:r>
      <w:r w:rsidRPr="00BF462B">
        <w:rPr>
          <w:noProof/>
        </w:rPr>
        <w:t>: p. 103889.</w:t>
      </w:r>
    </w:p>
    <w:p w14:paraId="2A8A85F4" w14:textId="77777777" w:rsidR="00BF462B" w:rsidRPr="00BF462B" w:rsidRDefault="00BF462B" w:rsidP="00BF462B">
      <w:pPr>
        <w:pStyle w:val="EndNoteBibliography"/>
        <w:spacing w:after="0"/>
        <w:ind w:left="720" w:hanging="720"/>
        <w:rPr>
          <w:noProof/>
        </w:rPr>
      </w:pPr>
      <w:r w:rsidRPr="00BF462B">
        <w:rPr>
          <w:noProof/>
        </w:rPr>
        <w:t>19.</w:t>
      </w:r>
      <w:r w:rsidRPr="00BF462B">
        <w:rPr>
          <w:noProof/>
        </w:rPr>
        <w:tab/>
        <w:t xml:space="preserve">Granado, S., et al., </w:t>
      </w:r>
      <w:r w:rsidRPr="00BF462B">
        <w:rPr>
          <w:i/>
          <w:noProof/>
        </w:rPr>
        <w:t>Appropriating "malaria": local responses to malaria treatment and prevention in Abidjan, Cote d'Ivoire.</w:t>
      </w:r>
      <w:r w:rsidRPr="00BF462B">
        <w:rPr>
          <w:noProof/>
        </w:rPr>
        <w:t xml:space="preserve"> Med Anthropol, 2011. </w:t>
      </w:r>
      <w:r w:rsidRPr="00BF462B">
        <w:rPr>
          <w:b/>
          <w:noProof/>
        </w:rPr>
        <w:t>30</w:t>
      </w:r>
      <w:r w:rsidRPr="00BF462B">
        <w:rPr>
          <w:noProof/>
        </w:rPr>
        <w:t>(1): p. 102-21.</w:t>
      </w:r>
    </w:p>
    <w:p w14:paraId="6EEA57A1" w14:textId="77777777" w:rsidR="00BF462B" w:rsidRPr="00BF462B" w:rsidRDefault="00BF462B" w:rsidP="00BF462B">
      <w:pPr>
        <w:pStyle w:val="EndNoteBibliography"/>
        <w:spacing w:after="0"/>
        <w:ind w:left="720" w:hanging="720"/>
        <w:rPr>
          <w:noProof/>
        </w:rPr>
      </w:pPr>
      <w:r w:rsidRPr="00BF462B">
        <w:rPr>
          <w:noProof/>
        </w:rPr>
        <w:t>20.</w:t>
      </w:r>
      <w:r w:rsidRPr="00BF462B">
        <w:rPr>
          <w:noProof/>
        </w:rPr>
        <w:tab/>
        <w:t xml:space="preserve">Djomand, G., et al., </w:t>
      </w:r>
      <w:r w:rsidRPr="00BF462B">
        <w:rPr>
          <w:i/>
          <w:noProof/>
        </w:rPr>
        <w:t>Virologic and immunologic outcomes and programmatic challenges of an antiretroviral treatment pilot project in Abidjan, Côte d'Ivoire.</w:t>
      </w:r>
      <w:r w:rsidRPr="00BF462B">
        <w:rPr>
          <w:noProof/>
        </w:rPr>
        <w:t xml:space="preserve"> Aids, 2003. </w:t>
      </w:r>
      <w:r w:rsidRPr="00BF462B">
        <w:rPr>
          <w:b/>
          <w:noProof/>
        </w:rPr>
        <w:t>17 Suppl 3</w:t>
      </w:r>
      <w:r w:rsidRPr="00BF462B">
        <w:rPr>
          <w:noProof/>
        </w:rPr>
        <w:t>: p. S5-15.</w:t>
      </w:r>
    </w:p>
    <w:p w14:paraId="77505880" w14:textId="1F97E028" w:rsidR="00BF462B" w:rsidRPr="00BF462B" w:rsidRDefault="00BF462B" w:rsidP="00BF462B">
      <w:pPr>
        <w:pStyle w:val="EndNoteBibliography"/>
        <w:spacing w:after="0"/>
        <w:ind w:left="720" w:hanging="720"/>
        <w:rPr>
          <w:i/>
          <w:noProof/>
        </w:rPr>
      </w:pPr>
      <w:r w:rsidRPr="00BF462B">
        <w:rPr>
          <w:noProof/>
        </w:rPr>
        <w:t>21.</w:t>
      </w:r>
      <w:r w:rsidRPr="00BF462B">
        <w:rPr>
          <w:noProof/>
        </w:rPr>
        <w:tab/>
      </w:r>
      <w:r w:rsidRPr="00BF462B">
        <w:rPr>
          <w:i/>
          <w:noProof/>
        </w:rPr>
        <w:t xml:space="preserve">World Population Review. (2023). Abidjan Population 2023. Retrieved May 23, 2023, from </w:t>
      </w:r>
      <w:hyperlink r:id="rId16" w:history="1">
        <w:r w:rsidRPr="00BF462B">
          <w:rPr>
            <w:rStyle w:val="Hyperlink"/>
            <w:i/>
            <w:noProof/>
          </w:rPr>
          <w:t>https://worldpopulationreview.com/world-cities/abidjan-population</w:t>
        </w:r>
      </w:hyperlink>
      <w:r w:rsidRPr="00BF462B">
        <w:rPr>
          <w:i/>
          <w:noProof/>
        </w:rPr>
        <w:t>.</w:t>
      </w:r>
    </w:p>
    <w:p w14:paraId="3EA54A9E" w14:textId="77777777" w:rsidR="00BF462B" w:rsidRPr="00BF462B" w:rsidRDefault="00BF462B" w:rsidP="00BF462B">
      <w:pPr>
        <w:pStyle w:val="EndNoteBibliography"/>
        <w:spacing w:after="0"/>
        <w:ind w:left="720" w:hanging="720"/>
        <w:rPr>
          <w:noProof/>
        </w:rPr>
      </w:pPr>
      <w:r w:rsidRPr="00BF462B">
        <w:rPr>
          <w:noProof/>
        </w:rPr>
        <w:t>22.</w:t>
      </w:r>
      <w:r w:rsidRPr="00BF462B">
        <w:rPr>
          <w:noProof/>
        </w:rPr>
        <w:tab/>
        <w:t xml:space="preserve">Souverijns, N., et al., </w:t>
      </w:r>
      <w:r w:rsidRPr="00BF462B">
        <w:rPr>
          <w:i/>
          <w:noProof/>
        </w:rPr>
        <w:t>Urban heat in Johannesburg and Ekurhuleni, South Africa: A meter-scale assessment and vulnerability analysis.</w:t>
      </w:r>
      <w:r w:rsidRPr="00BF462B">
        <w:rPr>
          <w:noProof/>
        </w:rPr>
        <w:t xml:space="preserve"> Urban Climate, 2022. </w:t>
      </w:r>
      <w:r w:rsidRPr="00BF462B">
        <w:rPr>
          <w:b/>
          <w:noProof/>
        </w:rPr>
        <w:t>46</w:t>
      </w:r>
      <w:r w:rsidRPr="00BF462B">
        <w:rPr>
          <w:noProof/>
        </w:rPr>
        <w:t>: p. 101331.</w:t>
      </w:r>
    </w:p>
    <w:p w14:paraId="519751C7" w14:textId="36DE3849" w:rsidR="00BF462B" w:rsidRPr="00BF462B" w:rsidRDefault="00BF462B" w:rsidP="00BF462B">
      <w:pPr>
        <w:pStyle w:val="EndNoteBibliography"/>
        <w:spacing w:after="0"/>
        <w:ind w:left="720" w:hanging="720"/>
        <w:rPr>
          <w:i/>
          <w:noProof/>
        </w:rPr>
      </w:pPr>
      <w:r w:rsidRPr="00BF462B">
        <w:rPr>
          <w:noProof/>
        </w:rPr>
        <w:t>23.</w:t>
      </w:r>
      <w:r w:rsidRPr="00BF462B">
        <w:rPr>
          <w:noProof/>
        </w:rPr>
        <w:tab/>
      </w:r>
      <w:r w:rsidRPr="00BF462B">
        <w:rPr>
          <w:i/>
          <w:noProof/>
        </w:rPr>
        <w:t xml:space="preserve">UN-Habitat. (n.d.). South Africa. Retrieved May 22, 2023, from </w:t>
      </w:r>
      <w:hyperlink r:id="rId17" w:history="1">
        <w:r w:rsidRPr="00BF462B">
          <w:rPr>
            <w:rStyle w:val="Hyperlink"/>
            <w:i/>
            <w:noProof/>
          </w:rPr>
          <w:t>https://unhabitat.org/south-africa</w:t>
        </w:r>
      </w:hyperlink>
      <w:r w:rsidRPr="00BF462B">
        <w:rPr>
          <w:i/>
          <w:noProof/>
        </w:rPr>
        <w:t>.</w:t>
      </w:r>
    </w:p>
    <w:p w14:paraId="3708A854" w14:textId="77777777" w:rsidR="00BF462B" w:rsidRPr="00BF462B" w:rsidRDefault="00BF462B" w:rsidP="00BF462B">
      <w:pPr>
        <w:pStyle w:val="EndNoteBibliography"/>
        <w:spacing w:after="0"/>
        <w:ind w:left="720" w:hanging="720"/>
        <w:rPr>
          <w:noProof/>
        </w:rPr>
      </w:pPr>
      <w:r w:rsidRPr="00BF462B">
        <w:rPr>
          <w:noProof/>
        </w:rPr>
        <w:t>24.</w:t>
      </w:r>
      <w:r w:rsidRPr="00BF462B">
        <w:rPr>
          <w:noProof/>
        </w:rPr>
        <w:tab/>
        <w:t xml:space="preserve">Dongo, K., M. Kablan, and F. Kouamé, </w:t>
      </w:r>
      <w:r w:rsidRPr="00BF462B">
        <w:rPr>
          <w:i/>
          <w:noProof/>
        </w:rPr>
        <w:t>Mapping urban residents’ vulnerability to heat in Abidjan, Côte d’Ivoire.</w:t>
      </w:r>
      <w:r w:rsidRPr="00BF462B">
        <w:rPr>
          <w:noProof/>
        </w:rPr>
        <w:t xml:space="preserve"> Climate and Development, 2018. </w:t>
      </w:r>
      <w:r w:rsidRPr="00BF462B">
        <w:rPr>
          <w:b/>
          <w:noProof/>
        </w:rPr>
        <w:t>10</w:t>
      </w:r>
      <w:r w:rsidRPr="00BF462B">
        <w:rPr>
          <w:noProof/>
        </w:rPr>
        <w:t>: p. 1-14.</w:t>
      </w:r>
    </w:p>
    <w:p w14:paraId="2C086A04" w14:textId="77777777" w:rsidR="00BF462B" w:rsidRPr="00BF462B" w:rsidRDefault="00BF462B" w:rsidP="00BF462B">
      <w:pPr>
        <w:pStyle w:val="EndNoteBibliography"/>
        <w:spacing w:after="0"/>
        <w:ind w:left="720" w:hanging="720"/>
        <w:rPr>
          <w:noProof/>
        </w:rPr>
      </w:pPr>
      <w:r w:rsidRPr="00BF462B">
        <w:rPr>
          <w:noProof/>
        </w:rPr>
        <w:t>25.</w:t>
      </w:r>
      <w:r w:rsidRPr="00BF462B">
        <w:rPr>
          <w:noProof/>
        </w:rPr>
        <w:tab/>
        <w:t xml:space="preserve">Wolf, S.T., D.J. Vecellio, and W.L. Kenney. </w:t>
      </w:r>
      <w:r w:rsidRPr="00BF462B">
        <w:rPr>
          <w:i/>
          <w:noProof/>
        </w:rPr>
        <w:t>Adverse heat-health outcomes and critical environmental limits (PSU HEAT Project)</w:t>
      </w:r>
      <w:r w:rsidRPr="00BF462B">
        <w:rPr>
          <w:noProof/>
        </w:rPr>
        <w:t>. 2022.</w:t>
      </w:r>
    </w:p>
    <w:p w14:paraId="4B6041A3" w14:textId="77777777" w:rsidR="00BF462B" w:rsidRPr="00BF462B" w:rsidRDefault="00BF462B" w:rsidP="00BF462B">
      <w:pPr>
        <w:pStyle w:val="EndNoteBibliography"/>
        <w:spacing w:after="0"/>
        <w:ind w:left="720" w:hanging="720"/>
        <w:rPr>
          <w:noProof/>
        </w:rPr>
      </w:pPr>
      <w:r w:rsidRPr="00BF462B">
        <w:rPr>
          <w:noProof/>
        </w:rPr>
        <w:t>26.</w:t>
      </w:r>
      <w:r w:rsidRPr="00BF462B">
        <w:rPr>
          <w:noProof/>
        </w:rPr>
        <w:tab/>
        <w:t xml:space="preserve">Schubert, S. </w:t>
      </w:r>
      <w:r w:rsidRPr="00BF462B">
        <w:rPr>
          <w:i/>
          <w:noProof/>
        </w:rPr>
        <w:t>An Update on Experimental Climate Prediction and Analysis Products Being Developed at NASA's Global Modeling and Assimilation Office</w:t>
      </w:r>
      <w:r w:rsidRPr="00BF462B">
        <w:rPr>
          <w:noProof/>
        </w:rPr>
        <w:t>. 2011.</w:t>
      </w:r>
    </w:p>
    <w:p w14:paraId="28217C61" w14:textId="77777777" w:rsidR="00BF462B" w:rsidRPr="00BF462B" w:rsidRDefault="00BF462B" w:rsidP="00BF462B">
      <w:pPr>
        <w:pStyle w:val="EndNoteBibliography"/>
        <w:spacing w:after="0"/>
        <w:ind w:left="720" w:hanging="720"/>
        <w:rPr>
          <w:noProof/>
        </w:rPr>
      </w:pPr>
      <w:r w:rsidRPr="00BF462B">
        <w:rPr>
          <w:noProof/>
        </w:rPr>
        <w:t>27.</w:t>
      </w:r>
      <w:r w:rsidRPr="00BF462B">
        <w:rPr>
          <w:noProof/>
        </w:rPr>
        <w:tab/>
        <w:t xml:space="preserve">Riedel, M., S.E. Dosso, and L. Beran, </w:t>
      </w:r>
      <w:r w:rsidRPr="00BF462B">
        <w:rPr>
          <w:i/>
          <w:noProof/>
        </w:rPr>
        <w:t>Uncertainty estimation for amplitude variation with offset (AVO) inversion.</w:t>
      </w:r>
      <w:r w:rsidRPr="00BF462B">
        <w:rPr>
          <w:noProof/>
        </w:rPr>
        <w:t xml:space="preserve"> Geophysics, 2003. </w:t>
      </w:r>
      <w:r w:rsidRPr="00BF462B">
        <w:rPr>
          <w:b/>
          <w:noProof/>
        </w:rPr>
        <w:t>68</w:t>
      </w:r>
      <w:r w:rsidRPr="00BF462B">
        <w:rPr>
          <w:noProof/>
        </w:rPr>
        <w:t>(5): p. 1485-1496.</w:t>
      </w:r>
    </w:p>
    <w:p w14:paraId="5A75E717" w14:textId="77777777" w:rsidR="00BF462B" w:rsidRPr="00BF462B" w:rsidRDefault="00BF462B" w:rsidP="00BF462B">
      <w:pPr>
        <w:pStyle w:val="EndNoteBibliography"/>
        <w:spacing w:after="0"/>
        <w:ind w:left="720" w:hanging="720"/>
        <w:rPr>
          <w:noProof/>
        </w:rPr>
      </w:pPr>
      <w:r w:rsidRPr="00BF462B">
        <w:rPr>
          <w:noProof/>
        </w:rPr>
        <w:t>28.</w:t>
      </w:r>
      <w:r w:rsidRPr="00BF462B">
        <w:rPr>
          <w:noProof/>
        </w:rPr>
        <w:tab/>
        <w:t xml:space="preserve">Alonso, L. and F. Renard, </w:t>
      </w:r>
      <w:r w:rsidRPr="00BF462B">
        <w:rPr>
          <w:i/>
          <w:noProof/>
        </w:rPr>
        <w:t>A Comparative Study of the Physiological and Socio-Economic Vulnerabilities to Heat Waves of the Population of the Metropolis of Lyon (France) in a Climate Change Context.</w:t>
      </w:r>
      <w:r w:rsidRPr="00BF462B">
        <w:rPr>
          <w:noProof/>
        </w:rPr>
        <w:t xml:space="preserve"> International Journal of Environmental Research and Public Health, 2020. </w:t>
      </w:r>
      <w:r w:rsidRPr="00BF462B">
        <w:rPr>
          <w:b/>
          <w:noProof/>
        </w:rPr>
        <w:t>17</w:t>
      </w:r>
      <w:r w:rsidRPr="00BF462B">
        <w:rPr>
          <w:noProof/>
        </w:rPr>
        <w:t>(3): p. 1004.</w:t>
      </w:r>
    </w:p>
    <w:p w14:paraId="7B1A75D4" w14:textId="3ABA1373" w:rsidR="00BF462B" w:rsidRPr="00BF462B" w:rsidRDefault="00BF462B" w:rsidP="00BF462B">
      <w:pPr>
        <w:pStyle w:val="EndNoteBibliography"/>
        <w:spacing w:after="0"/>
        <w:ind w:left="720" w:hanging="720"/>
        <w:rPr>
          <w:i/>
          <w:noProof/>
        </w:rPr>
      </w:pPr>
      <w:r w:rsidRPr="00BF462B">
        <w:rPr>
          <w:noProof/>
        </w:rPr>
        <w:lastRenderedPageBreak/>
        <w:t>29.</w:t>
      </w:r>
      <w:r w:rsidRPr="00BF462B">
        <w:rPr>
          <w:noProof/>
        </w:rPr>
        <w:tab/>
      </w:r>
      <w:r w:rsidRPr="00BF462B">
        <w:rPr>
          <w:i/>
          <w:noProof/>
        </w:rPr>
        <w:t xml:space="preserve">Gauteng City-Region Observatory (2019). Quality of life in the Gauteng city-region: A report on key indicators. Retrieved from </w:t>
      </w:r>
      <w:hyperlink r:id="rId18" w:history="1">
        <w:r w:rsidRPr="00BF462B">
          <w:rPr>
            <w:rStyle w:val="Hyperlink"/>
            <w:i/>
            <w:noProof/>
          </w:rPr>
          <w:t>https://www.gcro.ac.za/about/annual-reports/</w:t>
        </w:r>
      </w:hyperlink>
      <w:r w:rsidRPr="00BF462B">
        <w:rPr>
          <w:i/>
          <w:noProof/>
        </w:rPr>
        <w:t>.</w:t>
      </w:r>
    </w:p>
    <w:p w14:paraId="1A59088B" w14:textId="77777777" w:rsidR="00BF462B" w:rsidRPr="00BF462B" w:rsidRDefault="00BF462B" w:rsidP="00BF462B">
      <w:pPr>
        <w:pStyle w:val="EndNoteBibliography"/>
        <w:spacing w:after="0"/>
        <w:ind w:left="720" w:hanging="720"/>
        <w:rPr>
          <w:noProof/>
        </w:rPr>
      </w:pPr>
      <w:r w:rsidRPr="00BF462B">
        <w:rPr>
          <w:noProof/>
        </w:rPr>
        <w:t>30.</w:t>
      </w:r>
      <w:r w:rsidRPr="00BF462B">
        <w:rPr>
          <w:noProof/>
        </w:rPr>
        <w:tab/>
        <w:t xml:space="preserve">National Institute of Statistics of Côte, d.I., </w:t>
      </w:r>
      <w:r w:rsidRPr="00BF462B">
        <w:rPr>
          <w:i/>
          <w:noProof/>
        </w:rPr>
        <w:t>National Institute of Statistics of Côte d'Ivoire Datasets</w:t>
      </w:r>
      <w:r w:rsidRPr="00BF462B">
        <w:rPr>
          <w:noProof/>
        </w:rPr>
        <w:t>. INS.</w:t>
      </w:r>
    </w:p>
    <w:p w14:paraId="59A7B880" w14:textId="77777777" w:rsidR="00BF462B" w:rsidRPr="00BF462B" w:rsidRDefault="00BF462B" w:rsidP="00BF462B">
      <w:pPr>
        <w:pStyle w:val="EndNoteBibliography"/>
        <w:spacing w:after="0"/>
        <w:ind w:left="720" w:hanging="720"/>
        <w:rPr>
          <w:noProof/>
        </w:rPr>
      </w:pPr>
      <w:r w:rsidRPr="00BF462B">
        <w:rPr>
          <w:noProof/>
        </w:rPr>
        <w:t>31.</w:t>
      </w:r>
      <w:r w:rsidRPr="00BF462B">
        <w:rPr>
          <w:noProof/>
        </w:rPr>
        <w:tab/>
        <w:t xml:space="preserve">Hofierka, J., M. Gallay, and K. Onačillová, </w:t>
      </w:r>
      <w:r w:rsidRPr="00BF462B">
        <w:rPr>
          <w:i/>
          <w:noProof/>
        </w:rPr>
        <w:t>Physically-based land surface temperature modeling in urban areas using a 3-D city model and multispectral satellite data.</w:t>
      </w:r>
      <w:r w:rsidRPr="00BF462B">
        <w:rPr>
          <w:noProof/>
        </w:rPr>
        <w:t xml:space="preserve"> urban climate, 2020. </w:t>
      </w:r>
      <w:r w:rsidRPr="00BF462B">
        <w:rPr>
          <w:b/>
          <w:noProof/>
        </w:rPr>
        <w:t>31</w:t>
      </w:r>
      <w:r w:rsidRPr="00BF462B">
        <w:rPr>
          <w:noProof/>
        </w:rPr>
        <w:t>: p. 100566.</w:t>
      </w:r>
    </w:p>
    <w:p w14:paraId="21AF93B1" w14:textId="77777777" w:rsidR="00BF462B" w:rsidRPr="00BF462B" w:rsidRDefault="00BF462B" w:rsidP="00BF462B">
      <w:pPr>
        <w:pStyle w:val="EndNoteBibliography"/>
        <w:spacing w:after="0"/>
        <w:ind w:left="720" w:hanging="720"/>
        <w:rPr>
          <w:noProof/>
        </w:rPr>
      </w:pPr>
      <w:r w:rsidRPr="00BF462B">
        <w:rPr>
          <w:noProof/>
        </w:rPr>
        <w:t>32.</w:t>
      </w:r>
      <w:r w:rsidRPr="00BF462B">
        <w:rPr>
          <w:noProof/>
        </w:rPr>
        <w:tab/>
        <w:t xml:space="preserve">Hooker, J., G. Duveiller, and A. Cescatti, </w:t>
      </w:r>
      <w:r w:rsidRPr="00BF462B">
        <w:rPr>
          <w:i/>
          <w:noProof/>
        </w:rPr>
        <w:t>A global dataset of air temperature derived from satellite remote sensing and weather stations.</w:t>
      </w:r>
      <w:r w:rsidRPr="00BF462B">
        <w:rPr>
          <w:noProof/>
        </w:rPr>
        <w:t xml:space="preserve"> Scientific Data, 2018. </w:t>
      </w:r>
      <w:r w:rsidRPr="00BF462B">
        <w:rPr>
          <w:b/>
          <w:noProof/>
        </w:rPr>
        <w:t>5</w:t>
      </w:r>
      <w:r w:rsidRPr="00BF462B">
        <w:rPr>
          <w:noProof/>
        </w:rPr>
        <w:t>(1): p. 180246.</w:t>
      </w:r>
    </w:p>
    <w:p w14:paraId="0F57E962" w14:textId="77777777" w:rsidR="00BF462B" w:rsidRPr="00BF462B" w:rsidRDefault="00BF462B" w:rsidP="00BF462B">
      <w:pPr>
        <w:pStyle w:val="EndNoteBibliography"/>
        <w:spacing w:after="0"/>
        <w:ind w:left="720" w:hanging="720"/>
        <w:rPr>
          <w:noProof/>
        </w:rPr>
      </w:pPr>
      <w:r w:rsidRPr="00BF462B">
        <w:rPr>
          <w:noProof/>
        </w:rPr>
        <w:t>33.</w:t>
      </w:r>
      <w:r w:rsidRPr="00BF462B">
        <w:rPr>
          <w:noProof/>
        </w:rPr>
        <w:tab/>
        <w:t xml:space="preserve">Kershaw, P., et al. </w:t>
      </w:r>
      <w:r w:rsidRPr="00BF462B">
        <w:rPr>
          <w:i/>
          <w:noProof/>
        </w:rPr>
        <w:t>Delivering resilient access to global climate projections data for the Copernicus Climate Data Store using a distributed data infrastructure and hybrid cloud model</w:t>
      </w:r>
      <w:r w:rsidRPr="00BF462B">
        <w:rPr>
          <w:noProof/>
        </w:rPr>
        <w:t>. 2019.</w:t>
      </w:r>
    </w:p>
    <w:p w14:paraId="1C15BC52" w14:textId="77777777" w:rsidR="00BF462B" w:rsidRPr="00BF462B" w:rsidRDefault="00BF462B" w:rsidP="00BF462B">
      <w:pPr>
        <w:pStyle w:val="EndNoteBibliography"/>
        <w:spacing w:after="0"/>
        <w:ind w:left="720" w:hanging="720"/>
        <w:rPr>
          <w:noProof/>
        </w:rPr>
      </w:pPr>
      <w:r w:rsidRPr="00BF462B">
        <w:rPr>
          <w:noProof/>
        </w:rPr>
        <w:t>34.</w:t>
      </w:r>
      <w:r w:rsidRPr="00BF462B">
        <w:rPr>
          <w:noProof/>
        </w:rPr>
        <w:tab/>
      </w:r>
      <w:r w:rsidRPr="00BF462B">
        <w:rPr>
          <w:i/>
          <w:noProof/>
        </w:rPr>
        <w:t>Copernicus Climate Data Store (CDS)</w:t>
      </w:r>
      <w:r w:rsidRPr="00BF462B">
        <w:rPr>
          <w:noProof/>
        </w:rPr>
        <w:t>. 2024, Copernicus Climate Change Service (C3S).</w:t>
      </w:r>
    </w:p>
    <w:p w14:paraId="077871A7" w14:textId="77777777" w:rsidR="00BF462B" w:rsidRPr="00BF462B" w:rsidRDefault="00BF462B" w:rsidP="00BF462B">
      <w:pPr>
        <w:pStyle w:val="EndNoteBibliography"/>
        <w:spacing w:after="0"/>
        <w:ind w:left="720" w:hanging="720"/>
        <w:rPr>
          <w:noProof/>
        </w:rPr>
      </w:pPr>
      <w:r w:rsidRPr="00BF462B">
        <w:rPr>
          <w:noProof/>
        </w:rPr>
        <w:t>35.</w:t>
      </w:r>
      <w:r w:rsidRPr="00BF462B">
        <w:rPr>
          <w:noProof/>
        </w:rPr>
        <w:tab/>
      </w:r>
      <w:r w:rsidRPr="00BF462B">
        <w:rPr>
          <w:i/>
          <w:noProof/>
        </w:rPr>
        <w:t>Earth System Grid Federation (ESGF)</w:t>
      </w:r>
      <w:r w:rsidRPr="00BF462B">
        <w:rPr>
          <w:noProof/>
        </w:rPr>
        <w:t>. 2024, ESGF.</w:t>
      </w:r>
    </w:p>
    <w:p w14:paraId="0FDDD135" w14:textId="77777777" w:rsidR="00BF462B" w:rsidRPr="00BF462B" w:rsidRDefault="00BF462B" w:rsidP="00BF462B">
      <w:pPr>
        <w:pStyle w:val="EndNoteBibliography"/>
        <w:spacing w:after="0"/>
        <w:ind w:left="720" w:hanging="720"/>
        <w:rPr>
          <w:noProof/>
        </w:rPr>
      </w:pPr>
      <w:r w:rsidRPr="00BF462B">
        <w:rPr>
          <w:noProof/>
        </w:rPr>
        <w:t>36.</w:t>
      </w:r>
      <w:r w:rsidRPr="00BF462B">
        <w:rPr>
          <w:noProof/>
        </w:rPr>
        <w:tab/>
        <w:t xml:space="preserve">Albrecht, C.M., et al., </w:t>
      </w:r>
      <w:r w:rsidRPr="00BF462B">
        <w:rPr>
          <w:i/>
          <w:noProof/>
        </w:rPr>
        <w:t>Pairs (Re)Loaded: System Design &amp; Benchmarking For Scalable Geospatial Applications.</w:t>
      </w:r>
      <w:r w:rsidRPr="00BF462B">
        <w:rPr>
          <w:noProof/>
        </w:rPr>
        <w:t xml:space="preserve"> 2020 IEEE Latin American GRSS &amp; ISPRS Remote Sensing Conference (LAGIRS), 2020: p. 488-493.</w:t>
      </w:r>
    </w:p>
    <w:p w14:paraId="2BC989D6" w14:textId="77777777" w:rsidR="00BF462B" w:rsidRPr="00BF462B" w:rsidRDefault="00BF462B" w:rsidP="00BF462B">
      <w:pPr>
        <w:pStyle w:val="EndNoteBibliography"/>
        <w:spacing w:after="0"/>
        <w:ind w:left="720" w:hanging="720"/>
        <w:rPr>
          <w:noProof/>
        </w:rPr>
      </w:pPr>
      <w:r w:rsidRPr="00BF462B">
        <w:rPr>
          <w:noProof/>
        </w:rPr>
        <w:t>37.</w:t>
      </w:r>
      <w:r w:rsidRPr="00BF462B">
        <w:rPr>
          <w:noProof/>
        </w:rPr>
        <w:tab/>
      </w:r>
      <w:r w:rsidRPr="00BF462B">
        <w:rPr>
          <w:i/>
          <w:noProof/>
        </w:rPr>
        <w:t>10 m WorldCover 2020 v100</w:t>
      </w:r>
      <w:r w:rsidRPr="00BF462B">
        <w:rPr>
          <w:noProof/>
        </w:rPr>
        <w:t>. 2021, European Space Agency (ESA).</w:t>
      </w:r>
    </w:p>
    <w:p w14:paraId="064B063B" w14:textId="77777777" w:rsidR="00BF462B" w:rsidRPr="00BF462B" w:rsidRDefault="00BF462B" w:rsidP="00BF462B">
      <w:pPr>
        <w:pStyle w:val="EndNoteBibliography"/>
        <w:spacing w:after="0"/>
        <w:ind w:left="720" w:hanging="720"/>
        <w:rPr>
          <w:noProof/>
        </w:rPr>
      </w:pPr>
      <w:r w:rsidRPr="00BF462B">
        <w:rPr>
          <w:noProof/>
        </w:rPr>
        <w:t>38.</w:t>
      </w:r>
      <w:r w:rsidRPr="00BF462B">
        <w:rPr>
          <w:noProof/>
        </w:rPr>
        <w:tab/>
      </w:r>
      <w:r w:rsidRPr="00BF462B">
        <w:rPr>
          <w:i/>
          <w:noProof/>
        </w:rPr>
        <w:t>The Global Human Settlement Layer 2019 (GHSL 2019) public release</w:t>
      </w:r>
      <w:r w:rsidRPr="00BF462B">
        <w:rPr>
          <w:noProof/>
        </w:rPr>
        <w:t>. 2021, Publications Office of the European Union, Luxembourg.</w:t>
      </w:r>
    </w:p>
    <w:p w14:paraId="6494FD5E" w14:textId="77777777" w:rsidR="00BF462B" w:rsidRPr="00BF462B" w:rsidRDefault="00BF462B" w:rsidP="00BF462B">
      <w:pPr>
        <w:pStyle w:val="EndNoteBibliography"/>
        <w:spacing w:after="0"/>
        <w:ind w:left="720" w:hanging="720"/>
        <w:rPr>
          <w:noProof/>
        </w:rPr>
      </w:pPr>
      <w:r w:rsidRPr="00BF462B">
        <w:rPr>
          <w:noProof/>
        </w:rPr>
        <w:t>39.</w:t>
      </w:r>
      <w:r w:rsidRPr="00BF462B">
        <w:rPr>
          <w:noProof/>
        </w:rPr>
        <w:tab/>
        <w:t xml:space="preserve">Arifwidodo, S.D., P. Ratanawichit, and O. Chandrasiri. </w:t>
      </w:r>
      <w:r w:rsidRPr="00BF462B">
        <w:rPr>
          <w:i/>
          <w:noProof/>
        </w:rPr>
        <w:t>Understanding the Implications of Urban Heat Island Effects on Household Energy Consumption and Public Health in Southeast Asian Cities: Evidence from Thailand and Indonesia</w:t>
      </w:r>
      <w:r w:rsidRPr="00BF462B">
        <w:rPr>
          <w:noProof/>
        </w:rPr>
        <w:t>. 2020.</w:t>
      </w:r>
    </w:p>
    <w:p w14:paraId="490F8831" w14:textId="77777777" w:rsidR="00BF462B" w:rsidRPr="00BF462B" w:rsidRDefault="00BF462B" w:rsidP="00BF462B">
      <w:pPr>
        <w:pStyle w:val="EndNoteBibliography"/>
        <w:spacing w:after="0"/>
        <w:ind w:left="720" w:hanging="720"/>
        <w:rPr>
          <w:noProof/>
        </w:rPr>
      </w:pPr>
      <w:r w:rsidRPr="00BF462B">
        <w:rPr>
          <w:noProof/>
        </w:rPr>
        <w:t>40.</w:t>
      </w:r>
      <w:r w:rsidRPr="00BF462B">
        <w:rPr>
          <w:noProof/>
        </w:rPr>
        <w:tab/>
        <w:t xml:space="preserve">Narod, S.A., </w:t>
      </w:r>
      <w:r w:rsidRPr="00BF462B">
        <w:rPr>
          <w:i/>
          <w:noProof/>
        </w:rPr>
        <w:t>Countercurrents: The Bias of Choice.</w:t>
      </w:r>
      <w:r w:rsidRPr="00BF462B">
        <w:rPr>
          <w:noProof/>
        </w:rPr>
        <w:t xml:space="preserve"> Current Oncology, 2019. </w:t>
      </w:r>
      <w:r w:rsidRPr="00BF462B">
        <w:rPr>
          <w:b/>
          <w:noProof/>
        </w:rPr>
        <w:t>26</w:t>
      </w:r>
      <w:r w:rsidRPr="00BF462B">
        <w:rPr>
          <w:noProof/>
        </w:rPr>
        <w:t>(6): p. 712-713.</w:t>
      </w:r>
    </w:p>
    <w:p w14:paraId="3D6F1958" w14:textId="77777777" w:rsidR="00BF462B" w:rsidRPr="00BF462B" w:rsidRDefault="00BF462B" w:rsidP="00BF462B">
      <w:pPr>
        <w:pStyle w:val="EndNoteBibliography"/>
        <w:spacing w:after="0"/>
        <w:ind w:left="720" w:hanging="720"/>
        <w:rPr>
          <w:noProof/>
        </w:rPr>
      </w:pPr>
      <w:r w:rsidRPr="00BF462B">
        <w:rPr>
          <w:noProof/>
        </w:rPr>
        <w:t>41.</w:t>
      </w:r>
      <w:r w:rsidRPr="00BF462B">
        <w:rPr>
          <w:noProof/>
        </w:rPr>
        <w:tab/>
        <w:t xml:space="preserve">Schwartz, R., et al., </w:t>
      </w:r>
      <w:r w:rsidRPr="00BF462B">
        <w:rPr>
          <w:i/>
          <w:noProof/>
        </w:rPr>
        <w:t>Towards a Standard for Identifying and Managing Bias in Artificial Intelligence.</w:t>
      </w:r>
      <w:r w:rsidRPr="00BF462B">
        <w:rPr>
          <w:noProof/>
        </w:rPr>
        <w:t xml:space="preserve"> 2022.</w:t>
      </w:r>
    </w:p>
    <w:p w14:paraId="5A370710" w14:textId="77777777" w:rsidR="00BF462B" w:rsidRPr="00BF462B" w:rsidRDefault="00BF462B" w:rsidP="00BF462B">
      <w:pPr>
        <w:pStyle w:val="EndNoteBibliography"/>
        <w:spacing w:after="0"/>
        <w:ind w:left="720" w:hanging="720"/>
        <w:rPr>
          <w:noProof/>
        </w:rPr>
      </w:pPr>
      <w:r w:rsidRPr="00BF462B">
        <w:rPr>
          <w:noProof/>
        </w:rPr>
        <w:t>42.</w:t>
      </w:r>
      <w:r w:rsidRPr="00BF462B">
        <w:rPr>
          <w:noProof/>
        </w:rPr>
        <w:tab/>
        <w:t xml:space="preserve">Zhou, M., et al., </w:t>
      </w:r>
      <w:r w:rsidRPr="00BF462B">
        <w:rPr>
          <w:i/>
          <w:noProof/>
        </w:rPr>
        <w:t>Efficient Localisation Using Images and OpenStreetMaps.</w:t>
      </w:r>
      <w:r w:rsidRPr="00BF462B">
        <w:rPr>
          <w:noProof/>
        </w:rPr>
        <w:t xml:space="preserve"> 2021 IEEE/RSJ International Conference on Intelligent Robots and Systems (IROS), 2021: p. 5507-5513.</w:t>
      </w:r>
    </w:p>
    <w:p w14:paraId="0F42613B" w14:textId="20E1F587" w:rsidR="00BF462B" w:rsidRPr="00BF462B" w:rsidRDefault="00BF462B" w:rsidP="00BF462B">
      <w:pPr>
        <w:pStyle w:val="EndNoteBibliography"/>
        <w:spacing w:after="0"/>
        <w:ind w:left="720" w:hanging="720"/>
        <w:rPr>
          <w:i/>
          <w:noProof/>
        </w:rPr>
      </w:pPr>
      <w:r w:rsidRPr="00BF462B">
        <w:rPr>
          <w:noProof/>
        </w:rPr>
        <w:t>43.</w:t>
      </w:r>
      <w:r w:rsidRPr="00BF462B">
        <w:rPr>
          <w:noProof/>
        </w:rPr>
        <w:tab/>
      </w:r>
      <w:r w:rsidRPr="00BF462B">
        <w:rPr>
          <w:i/>
          <w:noProof/>
        </w:rPr>
        <w:t xml:space="preserve">European Space Agency. (n.d.). Sentinel Online: Sentinel Data Access. Retrieved from </w:t>
      </w:r>
      <w:hyperlink r:id="rId19" w:history="1">
        <w:r w:rsidRPr="00BF462B">
          <w:rPr>
            <w:rStyle w:val="Hyperlink"/>
            <w:i/>
            <w:noProof/>
          </w:rPr>
          <w:t>https://sentinel.esa.int/web/sentinel/sentinel-data-access</w:t>
        </w:r>
      </w:hyperlink>
      <w:r w:rsidRPr="00BF462B">
        <w:rPr>
          <w:i/>
          <w:noProof/>
        </w:rPr>
        <w:t>.</w:t>
      </w:r>
    </w:p>
    <w:p w14:paraId="0108FE02" w14:textId="77777777" w:rsidR="00BF462B" w:rsidRPr="00BF462B" w:rsidRDefault="00BF462B" w:rsidP="00BF462B">
      <w:pPr>
        <w:pStyle w:val="EndNoteBibliography"/>
        <w:spacing w:after="0"/>
        <w:ind w:left="720" w:hanging="720"/>
        <w:rPr>
          <w:noProof/>
        </w:rPr>
      </w:pPr>
      <w:r w:rsidRPr="00BF462B">
        <w:rPr>
          <w:noProof/>
        </w:rPr>
        <w:t>44.</w:t>
      </w:r>
      <w:r w:rsidRPr="00BF462B">
        <w:rPr>
          <w:noProof/>
        </w:rPr>
        <w:tab/>
        <w:t xml:space="preserve">Ludwig, C., et al., </w:t>
      </w:r>
      <w:r w:rsidRPr="00BF462B">
        <w:rPr>
          <w:i/>
          <w:noProof/>
        </w:rPr>
        <w:t>Mapping Public Urban Green Spaces Based on OpenStreetMap and Sentinel-2 Imagery Using Belief Functions.</w:t>
      </w:r>
      <w:r w:rsidRPr="00BF462B">
        <w:rPr>
          <w:noProof/>
        </w:rPr>
        <w:t xml:space="preserve"> ISPRS Int. J. Geo Inf., 2021. </w:t>
      </w:r>
      <w:r w:rsidRPr="00BF462B">
        <w:rPr>
          <w:b/>
          <w:noProof/>
        </w:rPr>
        <w:t>10</w:t>
      </w:r>
      <w:r w:rsidRPr="00BF462B">
        <w:rPr>
          <w:noProof/>
        </w:rPr>
        <w:t>: p. 251.</w:t>
      </w:r>
    </w:p>
    <w:p w14:paraId="3E13FAAC" w14:textId="77777777" w:rsidR="00BF462B" w:rsidRPr="00BF462B" w:rsidRDefault="00BF462B" w:rsidP="00BF462B">
      <w:pPr>
        <w:pStyle w:val="EndNoteBibliography"/>
        <w:spacing w:after="0"/>
        <w:ind w:left="720" w:hanging="720"/>
        <w:rPr>
          <w:noProof/>
        </w:rPr>
      </w:pPr>
      <w:r w:rsidRPr="00BF462B">
        <w:rPr>
          <w:noProof/>
        </w:rPr>
        <w:t>45.</w:t>
      </w:r>
      <w:r w:rsidRPr="00BF462B">
        <w:rPr>
          <w:noProof/>
        </w:rPr>
        <w:tab/>
        <w:t xml:space="preserve">Abson, D.J., A.J. Dougill, and L.C. Stringer, </w:t>
      </w:r>
      <w:r w:rsidRPr="00BF462B">
        <w:rPr>
          <w:i/>
          <w:noProof/>
        </w:rPr>
        <w:t>Using Principal Component Analysis for information-rich socio-ecological vulnerability mapping in Southern Africa.</w:t>
      </w:r>
      <w:r w:rsidRPr="00BF462B">
        <w:rPr>
          <w:noProof/>
        </w:rPr>
        <w:t xml:space="preserve"> Applied Geography, 2012. </w:t>
      </w:r>
      <w:r w:rsidRPr="00BF462B">
        <w:rPr>
          <w:b/>
          <w:noProof/>
        </w:rPr>
        <w:t>35</w:t>
      </w:r>
      <w:r w:rsidRPr="00BF462B">
        <w:rPr>
          <w:noProof/>
        </w:rPr>
        <w:t>(1): p. 515-524.</w:t>
      </w:r>
    </w:p>
    <w:p w14:paraId="34A539FA" w14:textId="77777777" w:rsidR="00BF462B" w:rsidRPr="00BF462B" w:rsidRDefault="00BF462B" w:rsidP="00BF462B">
      <w:pPr>
        <w:pStyle w:val="EndNoteBibliography"/>
        <w:spacing w:after="0"/>
        <w:ind w:left="720" w:hanging="720"/>
        <w:rPr>
          <w:noProof/>
        </w:rPr>
      </w:pPr>
      <w:r w:rsidRPr="00BF462B">
        <w:rPr>
          <w:noProof/>
        </w:rPr>
        <w:t>46.</w:t>
      </w:r>
      <w:r w:rsidRPr="00BF462B">
        <w:rPr>
          <w:noProof/>
        </w:rPr>
        <w:tab/>
        <w:t xml:space="preserve">Friesen, C.E., P. Seliske, and A. Papadopoulos, </w:t>
      </w:r>
      <w:r w:rsidRPr="00BF462B">
        <w:rPr>
          <w:i/>
          <w:noProof/>
        </w:rPr>
        <w:t>Using Principal Component Analysis to Identify Priority Neighbourhoods for Health Services Delivery by Ranking Socioeconomic Status.</w:t>
      </w:r>
      <w:r w:rsidRPr="00BF462B">
        <w:rPr>
          <w:noProof/>
        </w:rPr>
        <w:t xml:space="preserve"> Online J Public Health Inform, 2016. </w:t>
      </w:r>
      <w:r w:rsidRPr="00BF462B">
        <w:rPr>
          <w:b/>
          <w:noProof/>
        </w:rPr>
        <w:t>8</w:t>
      </w:r>
      <w:r w:rsidRPr="00BF462B">
        <w:rPr>
          <w:noProof/>
        </w:rPr>
        <w:t>(2): p. e192.</w:t>
      </w:r>
    </w:p>
    <w:p w14:paraId="4E669D33" w14:textId="77777777" w:rsidR="00BF462B" w:rsidRPr="00BF462B" w:rsidRDefault="00BF462B" w:rsidP="00BF462B">
      <w:pPr>
        <w:pStyle w:val="EndNoteBibliography"/>
        <w:spacing w:after="0"/>
        <w:ind w:left="720" w:hanging="720"/>
        <w:rPr>
          <w:noProof/>
        </w:rPr>
      </w:pPr>
      <w:r w:rsidRPr="00BF462B">
        <w:rPr>
          <w:noProof/>
        </w:rPr>
        <w:t>47.</w:t>
      </w:r>
      <w:r w:rsidRPr="00BF462B">
        <w:rPr>
          <w:noProof/>
        </w:rPr>
        <w:tab/>
        <w:t xml:space="preserve">Liu, Y., A. Singleton, and D. Arribas-Bel, </w:t>
      </w:r>
      <w:r w:rsidRPr="00BF462B">
        <w:rPr>
          <w:i/>
          <w:noProof/>
        </w:rPr>
        <w:t>A Principal Component Analysis (PCA)-based framework for automated variable selection in geodemographic classification.</w:t>
      </w:r>
      <w:r w:rsidRPr="00BF462B">
        <w:rPr>
          <w:noProof/>
        </w:rPr>
        <w:t xml:space="preserve"> Geo-spatial Information Science, 2019. </w:t>
      </w:r>
      <w:r w:rsidRPr="00BF462B">
        <w:rPr>
          <w:b/>
          <w:noProof/>
        </w:rPr>
        <w:t>22</w:t>
      </w:r>
      <w:r w:rsidRPr="00BF462B">
        <w:rPr>
          <w:noProof/>
        </w:rPr>
        <w:t>(4): p. 251-264.</w:t>
      </w:r>
    </w:p>
    <w:p w14:paraId="485DEED7" w14:textId="77777777" w:rsidR="00BF462B" w:rsidRPr="00BF462B" w:rsidRDefault="00BF462B" w:rsidP="00BF462B">
      <w:pPr>
        <w:pStyle w:val="EndNoteBibliography"/>
        <w:spacing w:after="0"/>
        <w:ind w:left="720" w:hanging="720"/>
        <w:rPr>
          <w:noProof/>
        </w:rPr>
      </w:pPr>
      <w:r w:rsidRPr="00BF462B">
        <w:rPr>
          <w:noProof/>
        </w:rPr>
        <w:t>48.</w:t>
      </w:r>
      <w:r w:rsidRPr="00BF462B">
        <w:rPr>
          <w:noProof/>
        </w:rPr>
        <w:tab/>
        <w:t xml:space="preserve">Sera, F., et al., </w:t>
      </w:r>
      <w:r w:rsidRPr="00BF462B">
        <w:rPr>
          <w:i/>
          <w:noProof/>
        </w:rPr>
        <w:t>How urban characteristics affect vulnerability to heat and cold: a multi-country analysis.</w:t>
      </w:r>
      <w:r w:rsidRPr="00BF462B">
        <w:rPr>
          <w:noProof/>
        </w:rPr>
        <w:t xml:space="preserve"> International journal of epidemiology, 2019. </w:t>
      </w:r>
      <w:r w:rsidRPr="00BF462B">
        <w:rPr>
          <w:b/>
          <w:noProof/>
        </w:rPr>
        <w:t>48</w:t>
      </w:r>
      <w:r w:rsidRPr="00BF462B">
        <w:rPr>
          <w:noProof/>
        </w:rPr>
        <w:t>(4): p. 1101-1112.</w:t>
      </w:r>
    </w:p>
    <w:p w14:paraId="68B71322" w14:textId="77777777" w:rsidR="00BF462B" w:rsidRPr="00BF462B" w:rsidRDefault="00BF462B" w:rsidP="00BF462B">
      <w:pPr>
        <w:pStyle w:val="EndNoteBibliography"/>
        <w:spacing w:after="0"/>
        <w:ind w:left="720" w:hanging="720"/>
        <w:rPr>
          <w:noProof/>
        </w:rPr>
      </w:pPr>
      <w:r w:rsidRPr="00BF462B">
        <w:rPr>
          <w:noProof/>
        </w:rPr>
        <w:t>49.</w:t>
      </w:r>
      <w:r w:rsidRPr="00BF462B">
        <w:rPr>
          <w:noProof/>
        </w:rPr>
        <w:tab/>
        <w:t xml:space="preserve">Yao, F., J. Coquery, and K.-A. Lê Cao, </w:t>
      </w:r>
      <w:r w:rsidRPr="00BF462B">
        <w:rPr>
          <w:i/>
          <w:noProof/>
        </w:rPr>
        <w:t>Independent Principal Component Analysis for biologically meaningful dimension reduction of large biological data sets.</w:t>
      </w:r>
      <w:r w:rsidRPr="00BF462B">
        <w:rPr>
          <w:noProof/>
        </w:rPr>
        <w:t xml:space="preserve"> BMC Bioinformatics, 2012. </w:t>
      </w:r>
      <w:r w:rsidRPr="00BF462B">
        <w:rPr>
          <w:b/>
          <w:noProof/>
        </w:rPr>
        <w:t>13</w:t>
      </w:r>
      <w:r w:rsidRPr="00BF462B">
        <w:rPr>
          <w:noProof/>
        </w:rPr>
        <w:t>(1): p. 24.</w:t>
      </w:r>
    </w:p>
    <w:p w14:paraId="48AD27A5" w14:textId="77777777" w:rsidR="00BF462B" w:rsidRPr="00BF462B" w:rsidRDefault="00BF462B" w:rsidP="00BF462B">
      <w:pPr>
        <w:pStyle w:val="EndNoteBibliography"/>
        <w:spacing w:after="0"/>
        <w:ind w:left="720" w:hanging="720"/>
        <w:rPr>
          <w:noProof/>
        </w:rPr>
      </w:pPr>
      <w:r w:rsidRPr="00BF462B">
        <w:rPr>
          <w:noProof/>
        </w:rPr>
        <w:t>50.</w:t>
      </w:r>
      <w:r w:rsidRPr="00BF462B">
        <w:rPr>
          <w:noProof/>
        </w:rPr>
        <w:tab/>
        <w:t xml:space="preserve">Janatian, N., et al., </w:t>
      </w:r>
      <w:r w:rsidRPr="00BF462B">
        <w:rPr>
          <w:i/>
          <w:noProof/>
        </w:rPr>
        <w:t>A statistical framework for estimating air temperature using MODIS land surface temperature data.</w:t>
      </w:r>
      <w:r w:rsidRPr="00BF462B">
        <w:rPr>
          <w:noProof/>
        </w:rPr>
        <w:t xml:space="preserve"> International Journal of Climatology, 2017. </w:t>
      </w:r>
      <w:r w:rsidRPr="00BF462B">
        <w:rPr>
          <w:b/>
          <w:noProof/>
        </w:rPr>
        <w:t>37</w:t>
      </w:r>
      <w:r w:rsidRPr="00BF462B">
        <w:rPr>
          <w:noProof/>
        </w:rPr>
        <w:t>(3): p. 1181-1194.</w:t>
      </w:r>
    </w:p>
    <w:p w14:paraId="091CFEF2" w14:textId="77777777" w:rsidR="00BF462B" w:rsidRPr="00BF462B" w:rsidRDefault="00BF462B" w:rsidP="00BF462B">
      <w:pPr>
        <w:pStyle w:val="EndNoteBibliography"/>
        <w:spacing w:after="0"/>
        <w:ind w:left="720" w:hanging="720"/>
        <w:rPr>
          <w:noProof/>
        </w:rPr>
      </w:pPr>
      <w:r w:rsidRPr="00BF462B">
        <w:rPr>
          <w:noProof/>
        </w:rPr>
        <w:t>51.</w:t>
      </w:r>
      <w:r w:rsidRPr="00BF462B">
        <w:rPr>
          <w:noProof/>
        </w:rPr>
        <w:tab/>
        <w:t xml:space="preserve">Kelleher, J.D. and B. Tierney, </w:t>
      </w:r>
      <w:r w:rsidRPr="00BF462B">
        <w:rPr>
          <w:i/>
          <w:noProof/>
        </w:rPr>
        <w:t>Data science</w:t>
      </w:r>
      <w:r w:rsidRPr="00BF462B">
        <w:rPr>
          <w:noProof/>
        </w:rPr>
        <w:t>. 2018: MIT Press.</w:t>
      </w:r>
    </w:p>
    <w:p w14:paraId="0B697749" w14:textId="77777777" w:rsidR="00BF462B" w:rsidRPr="00BF462B" w:rsidRDefault="00BF462B" w:rsidP="00BF462B">
      <w:pPr>
        <w:pStyle w:val="EndNoteBibliography"/>
        <w:spacing w:after="0"/>
        <w:ind w:left="720" w:hanging="720"/>
        <w:rPr>
          <w:noProof/>
        </w:rPr>
      </w:pPr>
      <w:r w:rsidRPr="00BF462B">
        <w:rPr>
          <w:noProof/>
        </w:rPr>
        <w:t>52.</w:t>
      </w:r>
      <w:r w:rsidRPr="00BF462B">
        <w:rPr>
          <w:noProof/>
        </w:rPr>
        <w:tab/>
        <w:t xml:space="preserve">Xu, J., et al., </w:t>
      </w:r>
      <w:r w:rsidRPr="00BF462B">
        <w:rPr>
          <w:i/>
          <w:noProof/>
        </w:rPr>
        <w:t>Downscaling Aster Land Surface Temperature over Urban Areas with Machine Learning-Based Area-To-Point Regression Kriging.</w:t>
      </w:r>
      <w:r w:rsidRPr="00BF462B">
        <w:rPr>
          <w:noProof/>
        </w:rPr>
        <w:t xml:space="preserve"> Remote. Sens., 2020. </w:t>
      </w:r>
      <w:r w:rsidRPr="00BF462B">
        <w:rPr>
          <w:b/>
          <w:noProof/>
        </w:rPr>
        <w:t>12</w:t>
      </w:r>
      <w:r w:rsidRPr="00BF462B">
        <w:rPr>
          <w:noProof/>
        </w:rPr>
        <w:t>: p. 1082.</w:t>
      </w:r>
    </w:p>
    <w:p w14:paraId="53823780" w14:textId="77777777" w:rsidR="00BF462B" w:rsidRPr="00BF462B" w:rsidRDefault="00BF462B" w:rsidP="00BF462B">
      <w:pPr>
        <w:pStyle w:val="EndNoteBibliography"/>
        <w:spacing w:after="0"/>
        <w:ind w:left="720" w:hanging="720"/>
        <w:rPr>
          <w:noProof/>
        </w:rPr>
      </w:pPr>
      <w:r w:rsidRPr="00BF462B">
        <w:rPr>
          <w:noProof/>
        </w:rPr>
        <w:lastRenderedPageBreak/>
        <w:t>53.</w:t>
      </w:r>
      <w:r w:rsidRPr="00BF462B">
        <w:rPr>
          <w:noProof/>
        </w:rPr>
        <w:tab/>
        <w:t xml:space="preserve">Usmani, R.S.A., et al., </w:t>
      </w:r>
      <w:r w:rsidRPr="00BF462B">
        <w:rPr>
          <w:i/>
          <w:noProof/>
        </w:rPr>
        <w:t>Air pollution and cardiorespiratory hospitalization, predictive modeling, and analysis using artificial intelligence techniques.</w:t>
      </w:r>
      <w:r w:rsidRPr="00BF462B">
        <w:rPr>
          <w:noProof/>
        </w:rPr>
        <w:t xml:space="preserve"> Environ Sci Pollut Res Int, 2021. </w:t>
      </w:r>
      <w:r w:rsidRPr="00BF462B">
        <w:rPr>
          <w:b/>
          <w:noProof/>
        </w:rPr>
        <w:t>28</w:t>
      </w:r>
      <w:r w:rsidRPr="00BF462B">
        <w:rPr>
          <w:noProof/>
        </w:rPr>
        <w:t>(40): p. 56759-56771.</w:t>
      </w:r>
    </w:p>
    <w:p w14:paraId="75D2FA9C" w14:textId="77777777" w:rsidR="00BF462B" w:rsidRPr="00BF462B" w:rsidRDefault="00BF462B" w:rsidP="00BF462B">
      <w:pPr>
        <w:pStyle w:val="EndNoteBibliography"/>
        <w:spacing w:after="0"/>
        <w:ind w:left="720" w:hanging="720"/>
        <w:rPr>
          <w:noProof/>
        </w:rPr>
      </w:pPr>
      <w:r w:rsidRPr="00BF462B">
        <w:rPr>
          <w:noProof/>
        </w:rPr>
        <w:t>54.</w:t>
      </w:r>
      <w:r w:rsidRPr="00BF462B">
        <w:rPr>
          <w:noProof/>
        </w:rPr>
        <w:tab/>
        <w:t xml:space="preserve">Boudreault, J., C. Campagna, and F. Chebana, </w:t>
      </w:r>
      <w:r w:rsidRPr="00BF462B">
        <w:rPr>
          <w:i/>
          <w:noProof/>
        </w:rPr>
        <w:t>Machine and deep learning for modelling heat-health relationships.</w:t>
      </w:r>
      <w:r w:rsidRPr="00BF462B">
        <w:rPr>
          <w:noProof/>
        </w:rPr>
        <w:t xml:space="preserve"> Sci Total Environ, 2023. </w:t>
      </w:r>
      <w:r w:rsidRPr="00BF462B">
        <w:rPr>
          <w:b/>
          <w:noProof/>
        </w:rPr>
        <w:t>892</w:t>
      </w:r>
      <w:r w:rsidRPr="00BF462B">
        <w:rPr>
          <w:noProof/>
        </w:rPr>
        <w:t>: p. 164660.</w:t>
      </w:r>
    </w:p>
    <w:p w14:paraId="1620FE41" w14:textId="77777777" w:rsidR="00BF462B" w:rsidRPr="00BF462B" w:rsidRDefault="00BF462B" w:rsidP="00BF462B">
      <w:pPr>
        <w:pStyle w:val="EndNoteBibliography"/>
        <w:spacing w:after="0"/>
        <w:ind w:left="720" w:hanging="720"/>
        <w:rPr>
          <w:noProof/>
        </w:rPr>
      </w:pPr>
      <w:r w:rsidRPr="00BF462B">
        <w:rPr>
          <w:noProof/>
        </w:rPr>
        <w:t>55.</w:t>
      </w:r>
      <w:r w:rsidRPr="00BF462B">
        <w:rPr>
          <w:noProof/>
        </w:rPr>
        <w:tab/>
        <w:t xml:space="preserve">Boudreault, J., C. Campagna, and F. Chebana, </w:t>
      </w:r>
      <w:r w:rsidRPr="00BF462B">
        <w:rPr>
          <w:i/>
          <w:noProof/>
        </w:rPr>
        <w:t>Revisiting the importance of temperature, weather and air pollution variables in heat-mortality relationships with machine learning.</w:t>
      </w:r>
      <w:r w:rsidRPr="00BF462B">
        <w:rPr>
          <w:noProof/>
        </w:rPr>
        <w:t xml:space="preserve"> Environ Sci Pollut Res Int, 2024. </w:t>
      </w:r>
      <w:r w:rsidRPr="00BF462B">
        <w:rPr>
          <w:b/>
          <w:noProof/>
        </w:rPr>
        <w:t>31</w:t>
      </w:r>
      <w:r w:rsidRPr="00BF462B">
        <w:rPr>
          <w:noProof/>
        </w:rPr>
        <w:t>(9): p. 14059-14070.</w:t>
      </w:r>
    </w:p>
    <w:p w14:paraId="3B24E979" w14:textId="77777777" w:rsidR="00BF462B" w:rsidRPr="00BF462B" w:rsidRDefault="00BF462B" w:rsidP="00BF462B">
      <w:pPr>
        <w:pStyle w:val="EndNoteBibliography"/>
        <w:spacing w:after="0"/>
        <w:ind w:left="720" w:hanging="720"/>
        <w:rPr>
          <w:noProof/>
        </w:rPr>
      </w:pPr>
      <w:r w:rsidRPr="00BF462B">
        <w:rPr>
          <w:noProof/>
        </w:rPr>
        <w:t>56.</w:t>
      </w:r>
      <w:r w:rsidRPr="00BF462B">
        <w:rPr>
          <w:noProof/>
        </w:rPr>
        <w:tab/>
        <w:t xml:space="preserve">Wang, C., L. Feng, and Y. Qi, </w:t>
      </w:r>
      <w:r w:rsidRPr="00BF462B">
        <w:rPr>
          <w:i/>
          <w:noProof/>
        </w:rPr>
        <w:t>Explainable deep learning predictions for illness risk of mental disorders in Nanjing, China.</w:t>
      </w:r>
      <w:r w:rsidRPr="00BF462B">
        <w:rPr>
          <w:noProof/>
        </w:rPr>
        <w:t xml:space="preserve"> Environmental Research, 2021. </w:t>
      </w:r>
      <w:r w:rsidRPr="00BF462B">
        <w:rPr>
          <w:b/>
          <w:noProof/>
        </w:rPr>
        <w:t>202</w:t>
      </w:r>
      <w:r w:rsidRPr="00BF462B">
        <w:rPr>
          <w:noProof/>
        </w:rPr>
        <w:t>: p. 111740.</w:t>
      </w:r>
    </w:p>
    <w:p w14:paraId="6584DEA4" w14:textId="77777777" w:rsidR="00BF462B" w:rsidRPr="00BF462B" w:rsidRDefault="00BF462B" w:rsidP="00BF462B">
      <w:pPr>
        <w:pStyle w:val="EndNoteBibliography"/>
        <w:spacing w:after="0"/>
        <w:ind w:left="720" w:hanging="720"/>
        <w:rPr>
          <w:noProof/>
        </w:rPr>
      </w:pPr>
      <w:r w:rsidRPr="00BF462B">
        <w:rPr>
          <w:noProof/>
        </w:rPr>
        <w:t>57.</w:t>
      </w:r>
      <w:r w:rsidRPr="00BF462B">
        <w:rPr>
          <w:noProof/>
        </w:rPr>
        <w:tab/>
        <w:t xml:space="preserve">Wang, C., Y. Qi, and Z. Chen, </w:t>
      </w:r>
      <w:r w:rsidRPr="00BF462B">
        <w:rPr>
          <w:i/>
          <w:noProof/>
        </w:rPr>
        <w:t>Explainable Gated Recurrent Unit to explore the effect of co-exposure to multiple air pollutants and meteorological conditions on mental health outcomes.</w:t>
      </w:r>
      <w:r w:rsidRPr="00BF462B">
        <w:rPr>
          <w:noProof/>
        </w:rPr>
        <w:t xml:space="preserve"> Environ Int, 2023. </w:t>
      </w:r>
      <w:r w:rsidRPr="00BF462B">
        <w:rPr>
          <w:b/>
          <w:noProof/>
        </w:rPr>
        <w:t>171</w:t>
      </w:r>
      <w:r w:rsidRPr="00BF462B">
        <w:rPr>
          <w:noProof/>
        </w:rPr>
        <w:t>: p. 107689.</w:t>
      </w:r>
    </w:p>
    <w:p w14:paraId="401619E7" w14:textId="77777777" w:rsidR="00BF462B" w:rsidRPr="00BF462B" w:rsidRDefault="00BF462B" w:rsidP="00BF462B">
      <w:pPr>
        <w:pStyle w:val="EndNoteBibliography"/>
        <w:spacing w:after="0"/>
        <w:ind w:left="720" w:hanging="720"/>
        <w:rPr>
          <w:noProof/>
        </w:rPr>
      </w:pPr>
      <w:r w:rsidRPr="00BF462B">
        <w:rPr>
          <w:noProof/>
        </w:rPr>
        <w:t>58.</w:t>
      </w:r>
      <w:r w:rsidRPr="00BF462B">
        <w:rPr>
          <w:noProof/>
        </w:rPr>
        <w:tab/>
        <w:t xml:space="preserve">Lee, W., et al., </w:t>
      </w:r>
      <w:r w:rsidRPr="00BF462B">
        <w:rPr>
          <w:i/>
          <w:noProof/>
        </w:rPr>
        <w:t>Forecasting of non-accidental, cardiovascular, and respiratory mortality with environmental exposures adopting machine learning approaches.</w:t>
      </w:r>
      <w:r w:rsidRPr="00BF462B">
        <w:rPr>
          <w:noProof/>
        </w:rPr>
        <w:t xml:space="preserve"> Environ Sci Pollut Res Int, 2022. </w:t>
      </w:r>
      <w:r w:rsidRPr="00BF462B">
        <w:rPr>
          <w:b/>
          <w:noProof/>
        </w:rPr>
        <w:t>29</w:t>
      </w:r>
      <w:r w:rsidRPr="00BF462B">
        <w:rPr>
          <w:noProof/>
        </w:rPr>
        <w:t>(58): p. 88318-88329.</w:t>
      </w:r>
    </w:p>
    <w:p w14:paraId="5AAC030A" w14:textId="77777777" w:rsidR="00BF462B" w:rsidRPr="00BF462B" w:rsidRDefault="00BF462B" w:rsidP="00BF462B">
      <w:pPr>
        <w:pStyle w:val="EndNoteBibliography"/>
        <w:spacing w:after="0"/>
        <w:ind w:left="720" w:hanging="720"/>
        <w:rPr>
          <w:noProof/>
        </w:rPr>
      </w:pPr>
      <w:r w:rsidRPr="00BF462B">
        <w:rPr>
          <w:noProof/>
        </w:rPr>
        <w:t>59.</w:t>
      </w:r>
      <w:r w:rsidRPr="00BF462B">
        <w:rPr>
          <w:noProof/>
        </w:rPr>
        <w:tab/>
        <w:t xml:space="preserve">Nishimura, T., et al., </w:t>
      </w:r>
      <w:r w:rsidRPr="00BF462B">
        <w:rPr>
          <w:i/>
          <w:noProof/>
        </w:rPr>
        <w:t>Social Implementation and Intervention with Estimated Morbidity of Heat-Related Illnesses from Weather Data: A Case Study from Nagoya City, Japan.</w:t>
      </w:r>
      <w:r w:rsidRPr="00BF462B">
        <w:rPr>
          <w:noProof/>
        </w:rPr>
        <w:t xml:space="preserve"> Sustainable Cities and Society, 2021. </w:t>
      </w:r>
      <w:r w:rsidRPr="00BF462B">
        <w:rPr>
          <w:b/>
          <w:noProof/>
        </w:rPr>
        <w:t>74</w:t>
      </w:r>
      <w:r w:rsidRPr="00BF462B">
        <w:rPr>
          <w:noProof/>
        </w:rPr>
        <w:t>: p. 103203.</w:t>
      </w:r>
    </w:p>
    <w:p w14:paraId="7D353F19" w14:textId="77777777" w:rsidR="00BF462B" w:rsidRPr="00BF462B" w:rsidRDefault="00BF462B" w:rsidP="00BF462B">
      <w:pPr>
        <w:pStyle w:val="EndNoteBibliography"/>
        <w:spacing w:after="0"/>
        <w:ind w:left="720" w:hanging="720"/>
        <w:rPr>
          <w:noProof/>
        </w:rPr>
      </w:pPr>
      <w:r w:rsidRPr="00BF462B">
        <w:rPr>
          <w:noProof/>
        </w:rPr>
        <w:t>60.</w:t>
      </w:r>
      <w:r w:rsidRPr="00BF462B">
        <w:rPr>
          <w:noProof/>
        </w:rPr>
        <w:tab/>
        <w:t xml:space="preserve">Arsad, F.S., et al., </w:t>
      </w:r>
      <w:r w:rsidRPr="00BF462B">
        <w:rPr>
          <w:i/>
          <w:noProof/>
        </w:rPr>
        <w:t>The Impact of Heatwaves on Mortality and Morbidity and the Associated Vulnerability Factors: A Systematic Review.</w:t>
      </w:r>
      <w:r w:rsidRPr="00BF462B">
        <w:rPr>
          <w:noProof/>
        </w:rPr>
        <w:t xml:space="preserve"> Int J Environ Res Public Health, 2022. </w:t>
      </w:r>
      <w:r w:rsidRPr="00BF462B">
        <w:rPr>
          <w:b/>
          <w:noProof/>
        </w:rPr>
        <w:t>19</w:t>
      </w:r>
      <w:r w:rsidRPr="00BF462B">
        <w:rPr>
          <w:noProof/>
        </w:rPr>
        <w:t>(23).</w:t>
      </w:r>
    </w:p>
    <w:p w14:paraId="761B4278" w14:textId="77777777" w:rsidR="00BF462B" w:rsidRPr="00BF462B" w:rsidRDefault="00BF462B" w:rsidP="00BF462B">
      <w:pPr>
        <w:pStyle w:val="EndNoteBibliography"/>
        <w:spacing w:after="0"/>
        <w:ind w:left="720" w:hanging="720"/>
        <w:rPr>
          <w:noProof/>
        </w:rPr>
      </w:pPr>
      <w:r w:rsidRPr="00BF462B">
        <w:rPr>
          <w:noProof/>
        </w:rPr>
        <w:t>61.</w:t>
      </w:r>
      <w:r w:rsidRPr="00BF462B">
        <w:rPr>
          <w:noProof/>
        </w:rPr>
        <w:tab/>
        <w:t xml:space="preserve">Hastie, T., R. Tibshirani, and J. Friedman, </w:t>
      </w:r>
      <w:r w:rsidRPr="00BF462B">
        <w:rPr>
          <w:i/>
          <w:noProof/>
        </w:rPr>
        <w:t>The Elements of Statistical Learning: Data Mining, Inference, and Prediction</w:t>
      </w:r>
      <w:r w:rsidRPr="00BF462B">
        <w:rPr>
          <w:noProof/>
        </w:rPr>
        <w:t>. Springer Series in Statistics. 2009: Springer.</w:t>
      </w:r>
    </w:p>
    <w:p w14:paraId="17667296" w14:textId="77777777" w:rsidR="00BF462B" w:rsidRPr="00BF462B" w:rsidRDefault="00BF462B" w:rsidP="00BF462B">
      <w:pPr>
        <w:pStyle w:val="EndNoteBibliography"/>
        <w:spacing w:after="0"/>
        <w:ind w:left="720" w:hanging="720"/>
        <w:rPr>
          <w:noProof/>
        </w:rPr>
      </w:pPr>
      <w:r w:rsidRPr="00BF462B">
        <w:rPr>
          <w:noProof/>
        </w:rPr>
        <w:t>62.</w:t>
      </w:r>
      <w:r w:rsidRPr="00BF462B">
        <w:rPr>
          <w:noProof/>
        </w:rPr>
        <w:tab/>
        <w:t xml:space="preserve">Lin, C.-Y., et al., </w:t>
      </w:r>
      <w:r w:rsidRPr="00BF462B">
        <w:rPr>
          <w:i/>
          <w:noProof/>
        </w:rPr>
        <w:t>Impact of an improved WRF urban canopy model on diurnal air temperature simulation over northern Taiwan.</w:t>
      </w:r>
      <w:r w:rsidRPr="00BF462B">
        <w:rPr>
          <w:noProof/>
        </w:rPr>
        <w:t xml:space="preserve"> Atmospheric Chemistry and Physics, 2015. </w:t>
      </w:r>
      <w:r w:rsidRPr="00BF462B">
        <w:rPr>
          <w:b/>
          <w:noProof/>
        </w:rPr>
        <w:t>16</w:t>
      </w:r>
      <w:r w:rsidRPr="00BF462B">
        <w:rPr>
          <w:noProof/>
        </w:rPr>
        <w:t>: p. 1809-1822.</w:t>
      </w:r>
    </w:p>
    <w:p w14:paraId="42A4EFB6" w14:textId="77777777" w:rsidR="00BF462B" w:rsidRPr="00BF462B" w:rsidRDefault="00BF462B" w:rsidP="00BF462B">
      <w:pPr>
        <w:pStyle w:val="EndNoteBibliography"/>
        <w:spacing w:after="0"/>
        <w:ind w:left="720" w:hanging="720"/>
        <w:rPr>
          <w:noProof/>
        </w:rPr>
      </w:pPr>
      <w:r w:rsidRPr="00BF462B">
        <w:rPr>
          <w:noProof/>
        </w:rPr>
        <w:t>63.</w:t>
      </w:r>
      <w:r w:rsidRPr="00BF462B">
        <w:rPr>
          <w:noProof/>
        </w:rPr>
        <w:tab/>
        <w:t xml:space="preserve">Richard, D.R., et al., </w:t>
      </w:r>
      <w:r w:rsidRPr="00BF462B">
        <w:rPr>
          <w:i/>
          <w:noProof/>
        </w:rPr>
        <w:t>Calculating the sample size required for developing a clinical prediction model.</w:t>
      </w:r>
      <w:r w:rsidRPr="00BF462B">
        <w:rPr>
          <w:noProof/>
        </w:rPr>
        <w:t xml:space="preserve"> BMJ, 2020. </w:t>
      </w:r>
      <w:r w:rsidRPr="00BF462B">
        <w:rPr>
          <w:b/>
          <w:noProof/>
        </w:rPr>
        <w:t>368</w:t>
      </w:r>
      <w:r w:rsidRPr="00BF462B">
        <w:rPr>
          <w:noProof/>
        </w:rPr>
        <w:t>: p. m441.</w:t>
      </w:r>
    </w:p>
    <w:p w14:paraId="1DD9399B" w14:textId="77777777" w:rsidR="00BF462B" w:rsidRPr="00BF462B" w:rsidRDefault="00BF462B" w:rsidP="00BF462B">
      <w:pPr>
        <w:pStyle w:val="EndNoteBibliography"/>
        <w:ind w:left="720" w:hanging="720"/>
        <w:rPr>
          <w:noProof/>
        </w:rPr>
      </w:pPr>
      <w:r w:rsidRPr="00BF462B">
        <w:rPr>
          <w:noProof/>
        </w:rPr>
        <w:t>64.</w:t>
      </w:r>
      <w:r w:rsidRPr="00BF462B">
        <w:rPr>
          <w:noProof/>
        </w:rPr>
        <w:tab/>
        <w:t xml:space="preserve">Jaiswal, A. and S. Sarkar, </w:t>
      </w:r>
      <w:r w:rsidRPr="00BF462B">
        <w:rPr>
          <w:i/>
          <w:noProof/>
        </w:rPr>
        <w:t>Climate Leadership: Ahmedabad’s 6th Heat Action Plan</w:t>
      </w:r>
      <w:r w:rsidRPr="00BF462B">
        <w:rPr>
          <w:noProof/>
        </w:rPr>
        <w:t>. 2018, NRDC.</w:t>
      </w:r>
    </w:p>
    <w:p w14:paraId="4FB05250" w14:textId="53B690AE" w:rsidR="002205B1" w:rsidRDefault="008B2DB9">
      <w:r>
        <w:fldChar w:fldCharType="end"/>
      </w:r>
      <w:bookmarkEnd w:id="0"/>
    </w:p>
    <w:p w14:paraId="1DEF21F1" w14:textId="2541D4E6" w:rsidR="007638B6" w:rsidRDefault="00D47AAA">
      <w:r>
        <w:t>Figure Legend</w:t>
      </w:r>
      <w:r w:rsidR="000A0047">
        <w:t>/Caption</w:t>
      </w:r>
    </w:p>
    <w:p w14:paraId="396B67A2" w14:textId="77777777" w:rsidR="007638B6" w:rsidRPr="007638B6" w:rsidRDefault="007638B6" w:rsidP="007638B6">
      <w:r w:rsidRPr="007638B6">
        <w:rPr>
          <w:b/>
          <w:bCs/>
        </w:rPr>
        <w:t>Figure 1: Development Stages of the Early Warning System (EWS) for Heat-Related Health Risks</w:t>
      </w:r>
    </w:p>
    <w:p w14:paraId="68739607" w14:textId="77777777" w:rsidR="007638B6" w:rsidRPr="007638B6" w:rsidRDefault="007638B6" w:rsidP="007638B6">
      <w:r w:rsidRPr="007638B6">
        <w:t>The figure illustrates the structured four-step process to establish an Early Warning System (EWS) for heat-related health risks.</w:t>
      </w:r>
    </w:p>
    <w:p w14:paraId="354F8520" w14:textId="77777777" w:rsidR="007638B6" w:rsidRPr="007638B6" w:rsidRDefault="007638B6" w:rsidP="007638B6">
      <w:pPr>
        <w:numPr>
          <w:ilvl w:val="0"/>
          <w:numId w:val="67"/>
        </w:numPr>
      </w:pPr>
      <w:r w:rsidRPr="007638B6">
        <w:rPr>
          <w:b/>
          <w:bCs/>
        </w:rPr>
        <w:t>Step 1</w:t>
      </w:r>
      <w:r w:rsidRPr="007638B6">
        <w:t xml:space="preserve"> focuses on defining vulnerability and heat hazards, which includes quantifying social determinants of health (SDOH) and environmental factors (Aim 1a), and developing geospatial heat hazard maps (Aim 1b).</w:t>
      </w:r>
    </w:p>
    <w:p w14:paraId="46B2FCC2" w14:textId="77777777" w:rsidR="007638B6" w:rsidRPr="007638B6" w:rsidRDefault="007638B6" w:rsidP="007638B6">
      <w:pPr>
        <w:numPr>
          <w:ilvl w:val="0"/>
          <w:numId w:val="67"/>
        </w:numPr>
      </w:pPr>
      <w:r w:rsidRPr="007638B6">
        <w:rPr>
          <w:b/>
          <w:bCs/>
        </w:rPr>
        <w:t>Step 2</w:t>
      </w:r>
      <w:r w:rsidRPr="007638B6">
        <w:t xml:space="preserve"> integrates various data sources to define a heat-health-hazard model. This step involves developing a model that combines biomedical data, vulnerability, and heat hazard data from clinical trials and mortality data, including data from RP1 cohorts/trials and other DSI-Africa Hubs (Aim 2).</w:t>
      </w:r>
    </w:p>
    <w:p w14:paraId="5B977A0A" w14:textId="74CAC848" w:rsidR="007638B6" w:rsidRPr="007638B6" w:rsidRDefault="007638B6" w:rsidP="007638B6">
      <w:pPr>
        <w:numPr>
          <w:ilvl w:val="0"/>
          <w:numId w:val="67"/>
        </w:numPr>
      </w:pPr>
      <w:r w:rsidRPr="007638B6">
        <w:rPr>
          <w:b/>
          <w:bCs/>
        </w:rPr>
        <w:t>Step 3</w:t>
      </w:r>
      <w:r w:rsidRPr="007638B6">
        <w:t xml:space="preserve"> is divided into app co-design for </w:t>
      </w:r>
      <w:r w:rsidR="0024756F">
        <w:t xml:space="preserve">the </w:t>
      </w:r>
      <w:r w:rsidRPr="007638B6">
        <w:t xml:space="preserve">Department of Health EWS and workplace EWS, </w:t>
      </w:r>
      <w:r w:rsidR="0024756F">
        <w:t>including engaging</w:t>
      </w:r>
      <w:r w:rsidRPr="007638B6">
        <w:t xml:space="preserve"> multiple stakeholders to select risk temperature thresholds and </w:t>
      </w:r>
      <w:r w:rsidR="0024756F">
        <w:t>commercialisation</w:t>
      </w:r>
      <w:r w:rsidRPr="007638B6">
        <w:t xml:space="preserve"> strategies (Aim 3a).</w:t>
      </w:r>
    </w:p>
    <w:p w14:paraId="5D31AA1F" w14:textId="482675D5" w:rsidR="007638B6" w:rsidRPr="007638B6" w:rsidRDefault="007638B6" w:rsidP="007638B6">
      <w:pPr>
        <w:numPr>
          <w:ilvl w:val="0"/>
          <w:numId w:val="67"/>
        </w:numPr>
      </w:pPr>
      <w:r w:rsidRPr="007638B6">
        <w:rPr>
          <w:b/>
          <w:bCs/>
        </w:rPr>
        <w:lastRenderedPageBreak/>
        <w:t>Step 4</w:t>
      </w:r>
      <w:r w:rsidRPr="007638B6">
        <w:t xml:space="preserve"> involves </w:t>
      </w:r>
      <w:r w:rsidR="0024756F">
        <w:t>implementing and testing</w:t>
      </w:r>
      <w:r w:rsidRPr="007638B6">
        <w:t xml:space="preserve"> the EWS, which entails monitoring the app’s performance through metrics such as the number of downloads, usage during heatwaves, symptom reports, and user feedback (Aim 3b). </w:t>
      </w:r>
    </w:p>
    <w:p w14:paraId="555854F5" w14:textId="77777777" w:rsidR="007638B6" w:rsidRPr="007638B6" w:rsidRDefault="007638B6" w:rsidP="007638B6">
      <w:r w:rsidRPr="007638B6">
        <w:t>Each step outlines specific objectives and strategies, aligning with the broader aim of reducing heat-related morbidity and mortality by leveraging advanced data integration and analysis, stakeholder collaboration, and targeted communication.</w:t>
      </w:r>
    </w:p>
    <w:p w14:paraId="6851F8AB" w14:textId="77777777" w:rsidR="007638B6" w:rsidRDefault="007638B6"/>
    <w:p w14:paraId="0E5FFC18" w14:textId="0A0625F2" w:rsidR="00FD2CD6" w:rsidRPr="00FD2CD6" w:rsidRDefault="00FD2CD6" w:rsidP="00FD2CD6">
      <w:r w:rsidRPr="00FD2CD6">
        <w:rPr>
          <w:b/>
          <w:bCs/>
        </w:rPr>
        <w:t xml:space="preserve">Figure </w:t>
      </w:r>
      <w:r>
        <w:rPr>
          <w:b/>
          <w:bCs/>
        </w:rPr>
        <w:t>2</w:t>
      </w:r>
      <w:r w:rsidRPr="00FD2CD6">
        <w:rPr>
          <w:b/>
          <w:bCs/>
        </w:rPr>
        <w:t>: Methodological Framework for the Stratified Heat-Health Outcome Forecast Model</w:t>
      </w:r>
    </w:p>
    <w:p w14:paraId="0C0837C7" w14:textId="045BA76C" w:rsidR="00FD2CD6" w:rsidRDefault="00274FF0" w:rsidP="00274FF0">
      <w:r w:rsidRPr="00274FF0">
        <w:t>The figure illustrates the methodology for developing a forecast model that predicts heat-related health outcomes, stratified by demographic and geographic variables. It involves harmonizing clinical and cohort data with socio-economic and climatic factors, using machine learning methods such as GRU and LSTM for analysis. The outputs include a heat-health outcome model, scholarly publications, and advocacy tools, which lead to informed public health strategies and potential policy shifts</w:t>
      </w:r>
    </w:p>
    <w:sectPr w:rsidR="00FD2CD6">
      <w:footerReference w:type="default" r:id="rId20"/>
      <w:pgSz w:w="11906" w:h="16838"/>
      <w:pgMar w:top="1440" w:right="1440" w:bottom="1440" w:left="1440" w:header="708" w:footer="7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3C894" w14:textId="77777777" w:rsidR="00783B0D" w:rsidRDefault="00783B0D">
      <w:pPr>
        <w:spacing w:after="0" w:line="240" w:lineRule="auto"/>
      </w:pPr>
      <w:r>
        <w:separator/>
      </w:r>
    </w:p>
  </w:endnote>
  <w:endnote w:type="continuationSeparator" w:id="0">
    <w:p w14:paraId="23D5FA16" w14:textId="77777777" w:rsidR="00783B0D" w:rsidRDefault="00783B0D">
      <w:pPr>
        <w:spacing w:after="0" w:line="240" w:lineRule="auto"/>
      </w:pPr>
      <w:r>
        <w:continuationSeparator/>
      </w:r>
    </w:p>
  </w:endnote>
  <w:endnote w:type="continuationNotice" w:id="1">
    <w:p w14:paraId="72D194F6" w14:textId="77777777" w:rsidR="00783B0D" w:rsidRDefault="00783B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67BF3" w14:textId="77777777" w:rsidR="00783B0D" w:rsidRDefault="00783B0D">
      <w:pPr>
        <w:spacing w:after="0" w:line="240" w:lineRule="auto"/>
      </w:pPr>
      <w:r>
        <w:separator/>
      </w:r>
    </w:p>
  </w:footnote>
  <w:footnote w:type="continuationSeparator" w:id="0">
    <w:p w14:paraId="0F2FC1F0" w14:textId="77777777" w:rsidR="00783B0D" w:rsidRDefault="00783B0D">
      <w:pPr>
        <w:spacing w:after="0" w:line="240" w:lineRule="auto"/>
      </w:pPr>
      <w:r>
        <w:continuationSeparator/>
      </w:r>
    </w:p>
  </w:footnote>
  <w:footnote w:type="continuationNotice" w:id="1">
    <w:p w14:paraId="60A44698" w14:textId="77777777" w:rsidR="00783B0D" w:rsidRDefault="00783B0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36429A"/>
    <w:multiLevelType w:val="multilevel"/>
    <w:tmpl w:val="99BAF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7"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9" w15:restartNumberingAfterBreak="0">
    <w:nsid w:val="773571F0"/>
    <w:multiLevelType w:val="multilevel"/>
    <w:tmpl w:val="AA9CA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1"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8"/>
  </w:num>
  <w:num w:numId="11" w16cid:durableId="23528407">
    <w:abstractNumId w:val="56"/>
  </w:num>
  <w:num w:numId="12" w16cid:durableId="2007249581">
    <w:abstractNumId w:val="3"/>
  </w:num>
  <w:num w:numId="13" w16cid:durableId="385186981">
    <w:abstractNumId w:val="24"/>
  </w:num>
  <w:num w:numId="14" w16cid:durableId="1569878810">
    <w:abstractNumId w:val="10"/>
  </w:num>
  <w:num w:numId="15" w16cid:durableId="1058942653">
    <w:abstractNumId w:val="62"/>
  </w:num>
  <w:num w:numId="16" w16cid:durableId="233050869">
    <w:abstractNumId w:val="61"/>
  </w:num>
  <w:num w:numId="17" w16cid:durableId="1063257014">
    <w:abstractNumId w:val="7"/>
  </w:num>
  <w:num w:numId="18" w16cid:durableId="78524231">
    <w:abstractNumId w:val="57"/>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4"/>
  </w:num>
  <w:num w:numId="36" w16cid:durableId="27995633">
    <w:abstractNumId w:val="32"/>
  </w:num>
  <w:num w:numId="37" w16cid:durableId="1539706971">
    <w:abstractNumId w:val="20"/>
  </w:num>
  <w:num w:numId="38" w16cid:durableId="1032657279">
    <w:abstractNumId w:val="63"/>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60"/>
  </w:num>
  <w:num w:numId="65" w16cid:durableId="857503434">
    <w:abstractNumId w:val="51"/>
  </w:num>
  <w:num w:numId="66" w16cid:durableId="378669005">
    <w:abstractNumId w:val="52"/>
  </w:num>
  <w:num w:numId="67" w16cid:durableId="2059284427">
    <w:abstractNumId w:val="59"/>
  </w:num>
  <w:num w:numId="68" w16cid:durableId="920678633">
    <w:abstractNumId w:val="55"/>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sqwFAOmC724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62&lt;/item&gt;&lt;item&gt;332&lt;/item&gt;&lt;item&gt;337&lt;/item&gt;&lt;item&gt;338&lt;/item&gt;&lt;item&gt;339&lt;/item&gt;&lt;item&gt;340&lt;/item&gt;&lt;item&gt;347&lt;/item&gt;&lt;item&gt;348&lt;/item&gt;&lt;item&gt;355&lt;/item&gt;&lt;item&gt;357&lt;/item&gt;&lt;item&gt;358&lt;/item&gt;&lt;item&gt;378&lt;/item&gt;&lt;item&gt;506&lt;/item&gt;&lt;item&gt;507&lt;/item&gt;&lt;item&gt;508&lt;/item&gt;&lt;item&gt;510&lt;/item&gt;&lt;item&gt;511&lt;/item&gt;&lt;item&gt;514&lt;/item&gt;&lt;item&gt;515&lt;/item&gt;&lt;item&gt;525&lt;/item&gt;&lt;item&gt;533&lt;/item&gt;&lt;item&gt;534&lt;/item&gt;&lt;item&gt;540&lt;/item&gt;&lt;item&gt;541&lt;/item&gt;&lt;item&gt;543&lt;/item&gt;&lt;item&gt;544&lt;/item&gt;&lt;item&gt;554&lt;/item&gt;&lt;item&gt;557&lt;/item&gt;&lt;item&gt;559&lt;/item&gt;&lt;item&gt;560&lt;/item&gt;&lt;item&gt;561&lt;/item&gt;&lt;item&gt;563&lt;/item&gt;&lt;item&gt;566&lt;/item&gt;&lt;item&gt;568&lt;/item&gt;&lt;item&gt;570&lt;/item&gt;&lt;item&gt;575&lt;/item&gt;&lt;item&gt;577&lt;/item&gt;&lt;item&gt;578&lt;/item&gt;&lt;item&gt;610&lt;/item&gt;&lt;item&gt;729&lt;/item&gt;&lt;item&gt;785&lt;/item&gt;&lt;item&gt;786&lt;/item&gt;&lt;item&gt;787&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6CA"/>
    <w:rsid w:val="00041841"/>
    <w:rsid w:val="00041EFE"/>
    <w:rsid w:val="00042418"/>
    <w:rsid w:val="00052C41"/>
    <w:rsid w:val="0005412D"/>
    <w:rsid w:val="00055D94"/>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047"/>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4756F"/>
    <w:rsid w:val="00250B8B"/>
    <w:rsid w:val="00250F8F"/>
    <w:rsid w:val="002510E9"/>
    <w:rsid w:val="00255CFF"/>
    <w:rsid w:val="00261A1E"/>
    <w:rsid w:val="00262EB2"/>
    <w:rsid w:val="00263375"/>
    <w:rsid w:val="00264FE8"/>
    <w:rsid w:val="002703B8"/>
    <w:rsid w:val="00270E74"/>
    <w:rsid w:val="0027200E"/>
    <w:rsid w:val="00272542"/>
    <w:rsid w:val="00274FF0"/>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23EC"/>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4A5"/>
    <w:rsid w:val="00310D9E"/>
    <w:rsid w:val="0031343E"/>
    <w:rsid w:val="00314180"/>
    <w:rsid w:val="00316164"/>
    <w:rsid w:val="003168B6"/>
    <w:rsid w:val="00316A09"/>
    <w:rsid w:val="00322C71"/>
    <w:rsid w:val="00324DE6"/>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B6DF8"/>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4143"/>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67D49"/>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429A"/>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1A7"/>
    <w:rsid w:val="00622FEE"/>
    <w:rsid w:val="00623255"/>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2088"/>
    <w:rsid w:val="00754127"/>
    <w:rsid w:val="007544A7"/>
    <w:rsid w:val="0075738D"/>
    <w:rsid w:val="007638B6"/>
    <w:rsid w:val="0076423D"/>
    <w:rsid w:val="00764584"/>
    <w:rsid w:val="00775219"/>
    <w:rsid w:val="00775F16"/>
    <w:rsid w:val="00777F3C"/>
    <w:rsid w:val="00780BBD"/>
    <w:rsid w:val="00781027"/>
    <w:rsid w:val="007814C9"/>
    <w:rsid w:val="007822DF"/>
    <w:rsid w:val="00782816"/>
    <w:rsid w:val="00783B0D"/>
    <w:rsid w:val="00783BEA"/>
    <w:rsid w:val="00783E42"/>
    <w:rsid w:val="0079075C"/>
    <w:rsid w:val="00790C4E"/>
    <w:rsid w:val="00793CBF"/>
    <w:rsid w:val="0079451A"/>
    <w:rsid w:val="00797944"/>
    <w:rsid w:val="00797A96"/>
    <w:rsid w:val="007A1808"/>
    <w:rsid w:val="007A300A"/>
    <w:rsid w:val="007A6C70"/>
    <w:rsid w:val="007A766F"/>
    <w:rsid w:val="007A78B8"/>
    <w:rsid w:val="007A78B9"/>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4924"/>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49A"/>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16D"/>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67F5A"/>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254E1"/>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24BA"/>
    <w:rsid w:val="00AC30D8"/>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4775"/>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84F98"/>
    <w:rsid w:val="00B8724B"/>
    <w:rsid w:val="00B9568B"/>
    <w:rsid w:val="00BA080B"/>
    <w:rsid w:val="00BA2979"/>
    <w:rsid w:val="00BA3A0C"/>
    <w:rsid w:val="00BA4063"/>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462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1A3E"/>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AAA"/>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3350"/>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32"/>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6015E"/>
    <w:rsid w:val="00F60912"/>
    <w:rsid w:val="00F615E3"/>
    <w:rsid w:val="00F659A5"/>
    <w:rsid w:val="00F66BBC"/>
    <w:rsid w:val="00F7099A"/>
    <w:rsid w:val="00F729A1"/>
    <w:rsid w:val="00F72E37"/>
    <w:rsid w:val="00F777C4"/>
    <w:rsid w:val="00F83DEF"/>
    <w:rsid w:val="00F846ED"/>
    <w:rsid w:val="00F860FC"/>
    <w:rsid w:val="00F93E20"/>
    <w:rsid w:val="00F950A6"/>
    <w:rsid w:val="00F9538F"/>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B758F"/>
    <w:rsid w:val="00FC0590"/>
    <w:rsid w:val="00FC14D6"/>
    <w:rsid w:val="00FC5672"/>
    <w:rsid w:val="00FC6B6C"/>
    <w:rsid w:val="00FC70C9"/>
    <w:rsid w:val="00FC79EE"/>
    <w:rsid w:val="00FC7C55"/>
    <w:rsid w:val="00FD0305"/>
    <w:rsid w:val="00FD14AF"/>
    <w:rsid w:val="00FD2CD6"/>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C51A3E"/>
    <w:pPr>
      <w:numPr>
        <w:numId w:val="0"/>
      </w:numPr>
      <w:spacing w:before="120" w:after="0"/>
      <w:outlineLvl w:val="1"/>
    </w:pPr>
    <w:rPr>
      <w:caps w:val="0"/>
      <w:sz w:val="28"/>
      <w:szCs w:val="28"/>
      <w:shd w:val="clear" w:color="auto" w:fill="FFFFFF"/>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51A3E"/>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654577375">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093429083">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13143513">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cjack@csag.uct.ac.za" TargetMode="External"/><Relationship Id="rId18" Type="http://schemas.openxmlformats.org/officeDocument/2006/relationships/hyperlink" Target="https://www.gcro.ac.za/about/annual-reports/"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hyperlink" Target="https://unhabitat.org/south-africa" TargetMode="External"/><Relationship Id="rId2" Type="http://schemas.openxmlformats.org/officeDocument/2006/relationships/customXml" Target="../customXml/item2.xml"/><Relationship Id="rId16" Type="http://schemas.openxmlformats.org/officeDocument/2006/relationships/hyperlink" Target="https://worldpopulationreview.com/world-cities/abidjan-population"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macrotrends.net/cities/22486/johannesburg/population" TargetMode="External"/><Relationship Id="rId10" Type="http://schemas.openxmlformats.org/officeDocument/2006/relationships/footnotes" Target="footnotes.xml"/><Relationship Id="rId19" Type="http://schemas.openxmlformats.org/officeDocument/2006/relationships/hyperlink" Target="https://sentinel.esa.int/web/sentinel/sentinel-data-acces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ommonfund.nih.gov/AfricaDat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Props1.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2.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5.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8</Pages>
  <Words>11504</Words>
  <Characters>70754</Characters>
  <Application>Microsoft Office Word</Application>
  <DocSecurity>0</DocSecurity>
  <Lines>1159</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3</cp:revision>
  <cp:lastPrinted>2024-02-27T11:17:00Z</cp:lastPrinted>
  <dcterms:created xsi:type="dcterms:W3CDTF">2024-03-27T12:48:00Z</dcterms:created>
  <dcterms:modified xsi:type="dcterms:W3CDTF">2024-03-2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